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391"/>
        <w:gridCol w:w="3671"/>
      </w:tblGrid>
      <w:tr w:rsidR="00A05D59" w14:paraId="4156F8F7" w14:textId="77777777" w:rsidTr="00BE39CF">
        <w:tc>
          <w:tcPr>
            <w:tcW w:w="9212" w:type="dxa"/>
            <w:gridSpan w:val="2"/>
            <w:shd w:val="clear" w:color="auto" w:fill="auto"/>
          </w:tcPr>
          <w:p w14:paraId="4D61F092" w14:textId="1F91B7EC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</w:t>
            </w:r>
            <w:r w:rsidR="00C84441">
              <w:rPr>
                <w:rStyle w:val="Nmerodepgina"/>
              </w:rPr>
              <w:t xml:space="preserve"> ACADÊMICO</w:t>
            </w:r>
          </w:p>
        </w:tc>
      </w:tr>
      <w:tr w:rsidR="00A05D59" w14:paraId="13DD801E" w14:textId="77777777" w:rsidTr="00BE39CF">
        <w:tc>
          <w:tcPr>
            <w:tcW w:w="5495" w:type="dxa"/>
            <w:shd w:val="clear" w:color="auto" w:fill="auto"/>
          </w:tcPr>
          <w:p w14:paraId="4099F319" w14:textId="77777777" w:rsidR="00A05D59" w:rsidRPr="003C5262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6D0FD7FA" w14:textId="77777777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218FDE69" w14:textId="77777777" w:rsidR="00A05D59" w:rsidRDefault="00A05D59" w:rsidP="002D3F89">
      <w:pPr>
        <w:pStyle w:val="TF-TTULO"/>
      </w:pPr>
    </w:p>
    <w:p w14:paraId="1B9CB63B" w14:textId="6248E541" w:rsidR="002B0EDC" w:rsidRPr="00B00E04" w:rsidRDefault="002D3F89" w:rsidP="002D3F89">
      <w:pPr>
        <w:pStyle w:val="TF-TTULO"/>
      </w:pPr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>Lucas Vanelli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49EBAFD6" w14:textId="77777777" w:rsidR="00064EFE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</w:p>
    <w:p w14:paraId="2B95B4A4" w14:textId="0FA50CE0" w:rsidR="003E2D73" w:rsidRDefault="006307CF" w:rsidP="003E2D73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</w:p>
    <w:p w14:paraId="12B0EC2A" w14:textId="0CD80609" w:rsidR="005C5BF8" w:rsidRDefault="00442AE3" w:rsidP="000A5523">
      <w:pPr>
        <w:pStyle w:val="TF-TEXTO"/>
      </w:pPr>
      <w:r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>
        <w:t xml:space="preserve">(JESUS, 2016), </w:t>
      </w:r>
      <w:r w:rsidR="005C5BF8">
        <w:t>envolvendo</w:t>
      </w:r>
      <w:r>
        <w:t xml:space="preserve"> um número </w:t>
      </w:r>
      <w:r w:rsidR="005C5BF8">
        <w:t xml:space="preserve">mínimo </w:t>
      </w:r>
      <w:r>
        <w:t xml:space="preserve">de pessoas </w:t>
      </w:r>
      <w:r w:rsidR="005C5BF8">
        <w:t>p</w:t>
      </w:r>
      <w:r>
        <w:t xml:space="preserve">ara que o grupo seja formado (PESSOA, 2017). </w:t>
      </w:r>
      <w:r w:rsidR="005C5BF8" w:rsidRPr="005C5BF8">
        <w:t>Schetino</w:t>
      </w:r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06990290" w14:textId="77777777" w:rsidR="00064EFE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 xml:space="preserve">aos integrantes do grupo interagirem, se comunicarem e cooperarem entre si. </w:t>
      </w:r>
    </w:p>
    <w:p w14:paraId="5E4216A2" w14:textId="2866B0CA" w:rsidR="003D398C" w:rsidRDefault="004E5A8C" w:rsidP="007D643C">
      <w:pPr>
        <w:pStyle w:val="TF-TEXTO"/>
      </w:pPr>
      <w:r>
        <w:lastRenderedPageBreak/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>que possibilit</w:t>
      </w:r>
      <w:r w:rsidR="000915FB">
        <w:t>a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7D10F2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B12E076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>, visando aproximar e interagir os integrantes deste grupo.</w:t>
      </w:r>
      <w:r w:rsidR="00982EF3">
        <w:t xml:space="preserve"> Sendo o</w:t>
      </w:r>
      <w:r>
        <w:t>s objetivos específicos:</w:t>
      </w:r>
    </w:p>
    <w:p w14:paraId="2A3D0C11" w14:textId="381AE5CB" w:rsidR="00C35E57" w:rsidRDefault="000915FB" w:rsidP="00C26A71">
      <w:pPr>
        <w:pStyle w:val="TF-ALNEA"/>
      </w:pPr>
      <w:r w:rsidRPr="00C900CC">
        <w:t xml:space="preserve">disponibilizar </w:t>
      </w:r>
      <w:r>
        <w:t>um</w:t>
      </w:r>
      <w:r w:rsidR="00C26A71">
        <w:t>a</w:t>
      </w:r>
      <w:r>
        <w:t xml:space="preserve"> </w:t>
      </w:r>
      <w:r w:rsidR="00C26A71">
        <w:t>solução</w:t>
      </w:r>
      <w:r w:rsidRPr="00C900CC">
        <w:t xml:space="preserve"> </w:t>
      </w:r>
      <w:r>
        <w:t>colaborativ</w:t>
      </w:r>
      <w:r w:rsidR="00C26A71">
        <w:t>a</w:t>
      </w:r>
      <w:r w:rsidR="00982EF3">
        <w:t xml:space="preserve"> que auxilie </w:t>
      </w:r>
      <w:r w:rsidR="006229D2">
        <w:t>as pessoas</w:t>
      </w:r>
      <w:r w:rsidR="00D43CC3">
        <w:t xml:space="preserve"> na organização dos grupos</w:t>
      </w:r>
      <w:r w:rsidR="00982EF3">
        <w:t>, promovendo uma maior 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>étodo Relationship of M3C with User Requirements and Usability and Communicability Assessment in groupware (RURUCAg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7B19CF1A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09191B">
        <w:t>2.1</w:t>
      </w:r>
      <w:r w:rsidR="00CA2952">
        <w:fldChar w:fldCharType="end"/>
      </w:r>
      <w:r>
        <w:t xml:space="preserve"> descreve o aplicativo</w:t>
      </w:r>
      <w:r w:rsidR="00161BB6">
        <w:t xml:space="preserve"> Kick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09191B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09191B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kevin</w:t>
      </w:r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A44581">
      <w:pPr>
        <w:pStyle w:val="Ttulo2"/>
        <w:spacing w:after="120" w:line="240" w:lineRule="auto"/>
      </w:pPr>
      <w:bookmarkStart w:id="27" w:name="_Ref81510335"/>
      <w:r w:rsidRPr="00E3714A">
        <w:t>KICK OFF: APLICATIVO PARA ATLETAS E DONOS DE QUADRAS DE FUTEBOL</w:t>
      </w:r>
      <w:bookmarkEnd w:id="27"/>
      <w:r w:rsidR="00A44581">
        <w:t xml:space="preserve"> </w:t>
      </w:r>
    </w:p>
    <w:p w14:paraId="3342BDD4" w14:textId="28CEF147" w:rsidR="00A44581" w:rsidRDefault="00E3714A" w:rsidP="00A44581">
      <w:pPr>
        <w:pStyle w:val="TF-TEXTO"/>
      </w:pPr>
      <w:r w:rsidRPr="00E3714A">
        <w:t>O Kick off tem o objetivo de auxiliar atletas amadores de futebol e donos de quadra a organizar seus jogos e suas tarefas, promovendo assim a socialização entre amigos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lastRenderedPageBreak/>
        <w:t>desenvolvido</w:t>
      </w:r>
      <w:r w:rsidR="006D0DB4" w:rsidRPr="00E3714A">
        <w:t xml:space="preserve"> </w:t>
      </w:r>
      <w:r w:rsidRPr="00E3714A">
        <w:t xml:space="preserve">para as plataformas Android e I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A381447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HyperText Markup Language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Ionic e de Application Programming Interface (APIs) da plataforma de desenvolvimento móvel Apache Cordova</w:t>
      </w:r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r w:rsidR="006B230F">
        <w:t xml:space="preserve">Android e IOS </w:t>
      </w:r>
      <w:r w:rsidRPr="00E3714A">
        <w:t>(MACHADO, 2017).</w:t>
      </w:r>
    </w:p>
    <w:p w14:paraId="5B3BAD7B" w14:textId="68FF2383" w:rsidR="00E3714A" w:rsidRDefault="00E3714A" w:rsidP="00A44581">
      <w:pPr>
        <w:pStyle w:val="TF-TEXTO"/>
      </w:pPr>
      <w:r w:rsidRPr="00E3714A">
        <w:t>Para integração entre as plataformas Android e IOS, Machado (2017) desenvolveu a aplicação integrada com um servidor do gateway de pagamento PayPal</w:t>
      </w:r>
      <w:r w:rsidR="00A7443B">
        <w:t>. A</w:t>
      </w:r>
      <w:r w:rsidRPr="00E3714A">
        <w:t xml:space="preserve"> ferramenta comunica-se via protocolo HyperText Transfer Protocol (HTTP) e por meio do design Representational State Transfer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deeplink 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63A20BA2" w:rsidR="006D0DB4" w:rsidRDefault="00E3714A" w:rsidP="006D0DB4">
      <w:pPr>
        <w:pStyle w:val="TF-TEXTO"/>
      </w:pPr>
      <w:r w:rsidRPr="00E3714A">
        <w:t xml:space="preserve">Machado (2017) utilizou um serviço de APIs que </w:t>
      </w:r>
      <w:r w:rsidR="007424F6">
        <w:t>permite a</w:t>
      </w:r>
      <w:r w:rsidRPr="00E3714A">
        <w:t xml:space="preserve"> comunicação com serviços do Google Places e Firebase</w:t>
      </w:r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>suas rotinas, ferramentas, padrões e protocolos, possibilitando o acesso fácil a 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experiencia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>softwares Sketch e inVision na criação do protótipo</w:t>
      </w:r>
      <w:r w:rsidR="006D0DB4">
        <w:t xml:space="preserve"> (MACHADO, 2017)</w:t>
      </w:r>
      <w:r w:rsidR="006D0DB4" w:rsidRPr="00E3714A">
        <w:t>.</w:t>
      </w:r>
    </w:p>
    <w:p w14:paraId="41502CB6" w14:textId="5947EF07" w:rsidR="00E3714A" w:rsidRDefault="00E3714A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 w:rsidR="002045BF">
        <w:t xml:space="preserve">o </w:t>
      </w:r>
      <w:r w:rsidRPr="00E3714A">
        <w:t xml:space="preserve">botão </w:t>
      </w:r>
      <w:r w:rsidR="002045BF" w:rsidRPr="002045BF">
        <w:rPr>
          <w:rFonts w:ascii="Courier New" w:hAnsi="Courier New" w:cs="Courier New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</w:t>
      </w:r>
      <w:r w:rsidRPr="00E3714A">
        <w:lastRenderedPageBreak/>
        <w:t>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4C5D1178" w:rsidR="00E3714A" w:rsidRPr="00D93BD6" w:rsidRDefault="00E3714A" w:rsidP="00D93BD6">
      <w:pPr>
        <w:pStyle w:val="TF-LEGENDA"/>
      </w:pPr>
      <w:bookmarkStart w:id="29" w:name="_Ref81510414"/>
      <w:r w:rsidRPr="00D93BD6">
        <w:t xml:space="preserve">Figura </w:t>
      </w:r>
      <w:r w:rsidR="000A36ED">
        <w:fldChar w:fldCharType="begin"/>
      </w:r>
      <w:r w:rsidR="000A36ED">
        <w:instrText xml:space="preserve"> SEQ Figura \* ARABIC </w:instrText>
      </w:r>
      <w:r w:rsidR="000A36ED">
        <w:fldChar w:fldCharType="separate"/>
      </w:r>
      <w:r w:rsidR="0009191B">
        <w:rPr>
          <w:noProof/>
        </w:rPr>
        <w:t>1</w:t>
      </w:r>
      <w:r w:rsidR="000A36ED">
        <w:rPr>
          <w:noProof/>
        </w:rPr>
        <w:fldChar w:fldCharType="end"/>
      </w:r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333EAA49" w:rsidR="005E4BC0" w:rsidRDefault="000D4810" w:rsidP="005E4BC0">
      <w:pPr>
        <w:pStyle w:val="TF-FIGURA"/>
      </w:pPr>
      <w:r>
        <w:rPr>
          <w:noProof/>
        </w:rPr>
        <w:drawing>
          <wp:inline distT="0" distB="0" distL="0" distR="0" wp14:anchorId="4B3A93CE" wp14:editId="168624CE">
            <wp:extent cx="5661660" cy="1912620"/>
            <wp:effectExtent l="19050" t="1905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1660" cy="191262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bookmarkStart w:id="30" w:name="_Hlk80131058"/>
    </w:p>
    <w:p w14:paraId="1A72AF9F" w14:textId="09B75D44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390273" w:rsidRPr="0070664E">
        <w:t>Machado (2017).</w:t>
      </w:r>
    </w:p>
    <w:p w14:paraId="19EE2608" w14:textId="77777777" w:rsidR="00390273" w:rsidRDefault="00390273" w:rsidP="00390273">
      <w:pPr>
        <w:pStyle w:val="Ttulo2"/>
        <w:spacing w:after="120" w:line="240" w:lineRule="auto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CAC262C" w:rsidR="00390273" w:rsidRDefault="00390273" w:rsidP="00390273">
      <w:pPr>
        <w:pStyle w:val="TF-TEXTO"/>
      </w:pPr>
      <w:r>
        <w:t>Fernandes (2018) descreve o aplicativo Chega + como um organizador gratuito de peladas de futebol, disponibilizado nas plataformas Android e IOS</w:t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F6A68A0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>
        <w:t xml:space="preserve">chega+ são: ser </w:t>
      </w:r>
      <w:r w:rsidR="006D0DB4">
        <w:t>um aplicativo móvel</w:t>
      </w:r>
      <w:r>
        <w:t xml:space="preserve"> desenvolvido para as plataformas Android e IOS, possibilita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O aplicativo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check-in.</w:t>
      </w:r>
      <w:r w:rsidR="002B38E7">
        <w:t xml:space="preserve"> A função de geolocalização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70CFB388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</w:t>
      </w:r>
      <w:r w:rsidR="00855945">
        <w:lastRenderedPageBreak/>
        <w:t xml:space="preserve">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5EBCAE6F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>função de geolocalização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706F3D">
        <w:rPr>
          <w:rFonts w:ascii="Courier New" w:hAnsi="Courier New" w:cs="Courier New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367470A5" w:rsidR="00715AFA" w:rsidRPr="00602F13" w:rsidRDefault="00715AFA" w:rsidP="00602F13">
      <w:pPr>
        <w:pStyle w:val="TF-LEGENDA"/>
      </w:pPr>
      <w:bookmarkStart w:id="32" w:name="_Ref81510511"/>
      <w:r w:rsidRPr="00602F13">
        <w:t xml:space="preserve">Figura </w:t>
      </w:r>
      <w:r w:rsidR="000A36ED">
        <w:fldChar w:fldCharType="begin"/>
      </w:r>
      <w:r w:rsidR="000A36ED">
        <w:instrText xml:space="preserve"> SEQ Figura \* ARABIC </w:instrText>
      </w:r>
      <w:r w:rsidR="000A36ED">
        <w:fldChar w:fldCharType="separate"/>
      </w:r>
      <w:r w:rsidR="0009191B">
        <w:rPr>
          <w:noProof/>
        </w:rPr>
        <w:t>2</w:t>
      </w:r>
      <w:r w:rsidR="000A36ED">
        <w:rPr>
          <w:noProof/>
        </w:rPr>
        <w:fldChar w:fldCharType="end"/>
      </w:r>
      <w:bookmarkEnd w:id="32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600EBFB7" w:rsidR="00A01410" w:rsidRDefault="000D4810" w:rsidP="00715AFA">
      <w:pPr>
        <w:pStyle w:val="TF-FIGURA"/>
      </w:pPr>
      <w:r>
        <w:rPr>
          <w:noProof/>
        </w:rPr>
        <w:drawing>
          <wp:inline distT="0" distB="0" distL="0" distR="0" wp14:anchorId="27E3947F" wp14:editId="0357F2EA">
            <wp:extent cx="4739640" cy="2743200"/>
            <wp:effectExtent l="19050" t="19050" r="381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9640" cy="2743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58A77F6" w14:textId="01C00830" w:rsidR="00390273" w:rsidRDefault="00715AFA" w:rsidP="00715AFA">
      <w:pPr>
        <w:pStyle w:val="TF-FONTE"/>
      </w:pPr>
      <w:r>
        <w:t>Fonte: Chega+ (2021).</w:t>
      </w:r>
    </w:p>
    <w:p w14:paraId="278A0649" w14:textId="509307EE" w:rsidR="00A44581" w:rsidRDefault="00390273" w:rsidP="00A44581">
      <w:pPr>
        <w:pStyle w:val="Ttulo2"/>
        <w:spacing w:after="120" w:line="240" w:lineRule="auto"/>
      </w:pPr>
      <w:bookmarkStart w:id="33" w:name="_Ref81510354"/>
      <w:r w:rsidRPr="00390273">
        <w:t>KEVIN – FORMADOR DE GRUPOS EM PRÁTICAS ESPORTIVAS</w:t>
      </w:r>
      <w:bookmarkEnd w:id="33"/>
      <w:r w:rsidRPr="00390273">
        <w:t xml:space="preserve"> </w:t>
      </w:r>
      <w:r w:rsidR="00A44581">
        <w:t xml:space="preserve"> </w:t>
      </w:r>
    </w:p>
    <w:p w14:paraId="442CFC68" w14:textId="2F45CF1F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r w:rsidR="00013A75">
        <w:t>Zucchi</w:t>
      </w:r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suas principais características 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Android </w:t>
      </w:r>
      <w:r w:rsidR="00390273">
        <w:lastRenderedPageBreak/>
        <w:t>e I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>possui um sistema de geolocalização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7A346A">
        <w:t xml:space="preserve"> </w:t>
      </w:r>
      <w:r w:rsidR="00246BA5">
        <w:t>e e</w:t>
      </w:r>
      <w:r w:rsidR="00862B72">
        <w:t>n</w:t>
      </w:r>
      <w:r w:rsidR="00246BA5">
        <w:t>viar</w:t>
      </w:r>
      <w:r w:rsidR="00390273">
        <w:t xml:space="preserve"> convites via WhatsApp</w:t>
      </w:r>
      <w:r>
        <w:t>. O</w:t>
      </w:r>
      <w:r w:rsidR="00390273">
        <w:t xml:space="preserve"> atleta pode localizar grupos utilizando a opção de pesquisar que exibe um mapa com a localização dos grupos com base na API do Google Maps </w:t>
      </w:r>
      <w:r w:rsidR="0036363A">
        <w:t>(ZUCCHI, 2018)</w:t>
      </w:r>
      <w:r w:rsidR="00390273">
        <w:t>.</w:t>
      </w:r>
    </w:p>
    <w:p w14:paraId="3A1CD715" w14:textId="76056053" w:rsidR="00A134CB" w:rsidRDefault="00A134CB" w:rsidP="00390273">
      <w:pPr>
        <w:pStyle w:val="TF-TEXTO"/>
      </w:pPr>
      <w:r w:rsidRPr="00A134CB">
        <w:t xml:space="preserve">No desenvolvimento Zucchi (2018) utilizou uma arquitetura cliente-servidor, junto com as ferramentas javaScript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react native, uma ferramenta que facilita o desenvolvimento para as plataformas móveis Android e IOS. O Sistema Gerenciador da Base de Dados (SGBD) utilizado foi o firebase junto com a API de geolocalização do Google Maps, a fim de exibir mapas com marcações dos grupos. Já para o desenvolvimento das notificações Zucchi (2018) utilizou o firebase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751FF6C8" w14:textId="2B79AC9A" w:rsidR="00A44581" w:rsidRDefault="00013A75" w:rsidP="00390273">
      <w:pPr>
        <w:pStyle w:val="TF-TEXTO"/>
      </w:pPr>
      <w:r>
        <w:t>Zucchi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r>
        <w:t>Zucchi (2018)</w:t>
      </w:r>
      <w:r w:rsidR="00390273">
        <w:t xml:space="preserve"> explica que ao selecionar a opção de </w:t>
      </w:r>
      <w:r w:rsidR="00862E53">
        <w:rPr>
          <w:rFonts w:ascii="Courier New" w:hAnsi="Courier New" w:cs="Courier New"/>
        </w:rPr>
        <w:t>NOVO GRUPO</w:t>
      </w:r>
      <w:r w:rsidR="00390273">
        <w:t xml:space="preserve"> 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862E53">
        <w:rPr>
          <w:rFonts w:ascii="Courier New" w:hAnsi="Courier New" w:cs="Courier New"/>
        </w:rPr>
        <w:t>nome do grupo, horário, local, data</w:t>
      </w:r>
      <w:r w:rsidR="00390273">
        <w:t xml:space="preserve"> e se o grupo é </w:t>
      </w:r>
      <w:r w:rsidR="00390273" w:rsidRPr="00862E53">
        <w:rPr>
          <w:rFonts w:ascii="Courier New" w:hAnsi="Courier New" w:cs="Courier New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logado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0A341178" w:rsidR="00390273" w:rsidRDefault="00390273" w:rsidP="00390273">
      <w:pPr>
        <w:pStyle w:val="TF-TEXTO"/>
        <w:ind w:left="29"/>
      </w:pPr>
      <w:r>
        <w:lastRenderedPageBreak/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862E53">
        <w:rPr>
          <w:rFonts w:ascii="Courier New" w:hAnsi="Courier New" w:cs="Courier New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r w:rsidR="00013A75">
        <w:t>Zucchi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r w:rsidR="00A30CA7">
        <w:t>C</w:t>
      </w:r>
      <w:r>
        <w:t xml:space="preserve">omunicador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3028BA92" w:rsidR="00C8363D" w:rsidRDefault="00C8363D" w:rsidP="005E4BC0">
      <w:pPr>
        <w:pStyle w:val="TF-LEGENDA"/>
      </w:pPr>
      <w:bookmarkStart w:id="34" w:name="_Ref81939429"/>
      <w:r>
        <w:t xml:space="preserve">Figura </w:t>
      </w:r>
      <w:r w:rsidR="000A36ED">
        <w:fldChar w:fldCharType="begin"/>
      </w:r>
      <w:r w:rsidR="000A36ED">
        <w:instrText xml:space="preserve"> SEQ Figura \* ARABIC </w:instrText>
      </w:r>
      <w:r w:rsidR="000A36ED">
        <w:fldChar w:fldCharType="separate"/>
      </w:r>
      <w:r w:rsidR="0009191B">
        <w:rPr>
          <w:noProof/>
        </w:rPr>
        <w:t>3</w:t>
      </w:r>
      <w:r w:rsidR="000A36ED">
        <w:rPr>
          <w:noProof/>
        </w:rPr>
        <w:fldChar w:fldCharType="end"/>
      </w:r>
      <w:bookmarkEnd w:id="34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48C20A91" w:rsidR="00390273" w:rsidRDefault="000D4810" w:rsidP="005E4BC0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0C8B1868" wp14:editId="2359D80C">
            <wp:extent cx="4800600" cy="2133600"/>
            <wp:effectExtent l="19050" t="1905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600" cy="21336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E95F83D" w14:textId="473189D4" w:rsidR="00BE5A11" w:rsidRPr="00224A35" w:rsidRDefault="00224A35" w:rsidP="00224A35">
      <w:pPr>
        <w:pStyle w:val="TF-FONTE"/>
      </w:pPr>
      <w:r w:rsidRPr="00224A35">
        <w:t>Fonte: Zucchi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304C6FC8" w14:textId="57034010" w:rsidR="00390273" w:rsidRDefault="00390273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 w:rsidR="00F55191">
        <w:t xml:space="preserve"> </w:t>
      </w:r>
      <w:r w:rsidR="00F55191">
        <w:fldChar w:fldCharType="begin"/>
      </w:r>
      <w:r w:rsidR="00F55191">
        <w:instrText xml:space="preserve"> REF _Ref81767198 \r \h </w:instrText>
      </w:r>
      <w:r w:rsidR="00F55191">
        <w:fldChar w:fldCharType="separate"/>
      </w:r>
      <w:r w:rsidR="0009191B">
        <w:t>3.1</w:t>
      </w:r>
      <w:r w:rsidR="00F55191"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09191B">
        <w:t>3.2</w:t>
      </w:r>
      <w:r w:rsidR="00F55191"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 w:rsidR="00F55191">
        <w:fldChar w:fldCharType="begin"/>
      </w:r>
      <w:r w:rsidR="00F55191">
        <w:instrText xml:space="preserve"> REF _Ref81767234 \r \h </w:instrText>
      </w:r>
      <w:r w:rsidR="00F55191">
        <w:fldChar w:fldCharType="separate"/>
      </w:r>
      <w:r w:rsidR="0009191B">
        <w:t>3.3</w:t>
      </w:r>
      <w:r w:rsidR="00F55191">
        <w:fldChar w:fldCharType="end"/>
      </w:r>
      <w:r w:rsidRPr="00062C58">
        <w:t>).</w:t>
      </w:r>
    </w:p>
    <w:p w14:paraId="58694102" w14:textId="77777777" w:rsidR="00451B94" w:rsidRDefault="00451B94" w:rsidP="00451B94">
      <w:pPr>
        <w:pStyle w:val="Ttulo2"/>
        <w:spacing w:after="120" w:line="240" w:lineRule="auto"/>
      </w:pPr>
      <w:bookmarkStart w:id="49" w:name="_Ref81767198"/>
      <w:r>
        <w:t>JUSTIFICATIVA</w:t>
      </w:r>
      <w:bookmarkEnd w:id="49"/>
    </w:p>
    <w:p w14:paraId="7CBDCBEE" w14:textId="6E3DE2B5" w:rsidR="00C436B6" w:rsidRDefault="00167F30" w:rsidP="0027228B">
      <w:pPr>
        <w:pStyle w:val="TF-TEXTO"/>
      </w:pPr>
      <w:bookmarkStart w:id="50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09191B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09191B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PIMENTEL </w:t>
      </w:r>
      <w:r w:rsidR="002E540C" w:rsidRPr="00D350DE">
        <w:rPr>
          <w:i/>
          <w:iCs/>
        </w:rPr>
        <w:t>et al</w:t>
      </w:r>
      <w:r w:rsidR="002E540C">
        <w:t xml:space="preserve">., </w:t>
      </w:r>
      <w:r w:rsidR="002E540C">
        <w:lastRenderedPageBreak/>
        <w:t>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0"/>
    </w:p>
    <w:p w14:paraId="6AD33D4B" w14:textId="0BA969AA" w:rsidR="007D11E0" w:rsidRDefault="007D11E0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t xml:space="preserve">Quadro </w:t>
      </w:r>
      <w:fldSimple w:instr=" SEQ Quadro \* ARABIC ">
        <w:r w:rsidR="0009191B">
          <w:rPr>
            <w:noProof/>
          </w:rPr>
          <w:t>1</w:t>
        </w:r>
      </w:fldSimple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47"/>
        <w:gridCol w:w="1842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Kick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 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-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1B1A89FE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Kick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Android e I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r w:rsidR="00505B67" w:rsidRPr="00505B67">
        <w:t xml:space="preserve">Kick Off e Chega+ se destacam por terem o gerenciamento de pagamento, enquanto Kick Off, Chega+ e kevin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5F9DCFDD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r w:rsidR="007F687A">
        <w:t>Kick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r w:rsidR="00E218BE" w:rsidRPr="00E218BE">
        <w:t>whatsapp</w:t>
      </w:r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chega+, essa característica se destacou no aplicativo c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geolocalização para localizar as quadras e grupos de atletas, promovendo melhor usabilidade.</w:t>
      </w:r>
    </w:p>
    <w:p w14:paraId="41287DC7" w14:textId="6B16D73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i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,</w:t>
      </w:r>
      <w:r>
        <w:t xml:space="preserve"> </w:t>
      </w:r>
      <w:r w:rsidR="00426D3D">
        <w:t xml:space="preserve">o aplicativo </w:t>
      </w:r>
      <w:r w:rsidR="00AE35DF">
        <w:t>permit</w:t>
      </w:r>
      <w:r w:rsidR="00426D3D">
        <w:t>e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</w:t>
      </w:r>
      <w:r>
        <w:lastRenderedPageBreak/>
        <w:t>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>, uma função de check-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>de geolocalização que permite a visualização do local dos jogos via Google Maps.</w:t>
      </w:r>
    </w:p>
    <w:p w14:paraId="3A7E36B8" w14:textId="07607F45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r w:rsidR="009314E3" w:rsidRPr="00A9319C">
        <w:t>RURUCAg</w:t>
      </w:r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d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Flutter</w:t>
      </w:r>
      <w:r w:rsidR="00064EFE">
        <w:t xml:space="preserve"> e o </w:t>
      </w:r>
      <w:r w:rsidR="00851F2F">
        <w:t>banco de dados</w:t>
      </w:r>
      <w:r w:rsidR="003144DA">
        <w:t xml:space="preserve"> </w:t>
      </w:r>
      <w:r w:rsidR="00851F2F">
        <w:t>firebase</w:t>
      </w:r>
      <w:r w:rsidR="00064EFE">
        <w:t>,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Development Kit</w:t>
      </w:r>
      <w:r w:rsidR="003144DA">
        <w:t xml:space="preserve"> (</w:t>
      </w:r>
      <w:r w:rsidR="003144DA" w:rsidRPr="003144DA">
        <w:t>SDKs</w:t>
      </w:r>
      <w:r w:rsidR="003144DA">
        <w:t>)</w:t>
      </w:r>
      <w:r w:rsidR="001C23C8">
        <w:t xml:space="preserve">. </w:t>
      </w:r>
      <w:r w:rsidR="009314E3">
        <w:t xml:space="preserve">A proposta também visa contribuir </w:t>
      </w:r>
      <w:r w:rsidR="00550533">
        <w:t xml:space="preserve">com </w:t>
      </w:r>
      <w:r w:rsidR="006A4E41">
        <w:t xml:space="preserve">o desenvolvimento de uma integração com o Google Maps utilizando </w:t>
      </w:r>
      <w:r w:rsidR="00D37E84">
        <w:t>o</w:t>
      </w:r>
      <w:r w:rsidR="006A4E41">
        <w:t xml:space="preserve"> </w:t>
      </w:r>
      <w:r w:rsidR="00D37E84">
        <w:t>plugin</w:t>
      </w:r>
      <w:r w:rsidR="006A4E41">
        <w:t xml:space="preserve"> </w:t>
      </w:r>
      <w:r w:rsidR="006A4E41" w:rsidRPr="006A4E41">
        <w:rPr>
          <w:i/>
          <w:iCs/>
        </w:rPr>
        <w:t>geolocation</w:t>
      </w:r>
      <w:r w:rsidR="006A4E41">
        <w:t xml:space="preserve"> disponibilizada para o</w:t>
      </w:r>
      <w:r w:rsidR="00792F78">
        <w:t xml:space="preserve"> </w:t>
      </w:r>
      <w:r w:rsidR="006A4E41">
        <w:t>Flutter.</w:t>
      </w:r>
    </w:p>
    <w:p w14:paraId="212D208A" w14:textId="77777777" w:rsidR="00451B94" w:rsidRDefault="00451B94" w:rsidP="00451B94">
      <w:pPr>
        <w:pStyle w:val="Ttulo2"/>
        <w:spacing w:after="120" w:line="240" w:lineRule="auto"/>
      </w:pPr>
      <w:bookmarkStart w:id="54" w:name="_Ref81767213"/>
      <w:r>
        <w:rPr>
          <w:caps w:val="0"/>
        </w:rP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1315D941" w14:textId="353FA186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09191B">
        <w:t xml:space="preserve">Quadro </w:t>
      </w:r>
      <w:r w:rsidR="0009191B">
        <w:rPr>
          <w:noProof/>
        </w:rPr>
        <w:t>2</w:t>
      </w:r>
      <w:r w:rsidR="003A4F77">
        <w:fldChar w:fldCharType="end"/>
      </w:r>
      <w:r>
        <w:t>.</w:t>
      </w:r>
    </w:p>
    <w:p w14:paraId="0F99A489" w14:textId="081FC2E9" w:rsidR="003A4F77" w:rsidRDefault="003A4F77" w:rsidP="003A4F77">
      <w:pPr>
        <w:pStyle w:val="TF-LEGENDA"/>
      </w:pPr>
      <w:bookmarkStart w:id="55" w:name="_Ref82022250"/>
      <w:r>
        <w:t xml:space="preserve">Quadro </w:t>
      </w:r>
      <w:fldSimple w:instr=" SEQ Quadro \* ARABIC ">
        <w:r w:rsidR="0009191B">
          <w:rPr>
            <w:noProof/>
          </w:rPr>
          <w:t>2</w:t>
        </w:r>
      </w:fldSimple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r w:rsidR="00663FDE" w:rsidRPr="00D350DE">
              <w:rPr>
                <w:bCs/>
                <w:sz w:val="20"/>
              </w:rPr>
              <w:t>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2A092D58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ps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66BC28A4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sen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51B94">
      <w:pPr>
        <w:pStyle w:val="Ttulo2"/>
        <w:spacing w:after="120" w:line="240" w:lineRule="auto"/>
      </w:pPr>
      <w:bookmarkStart w:id="56" w:name="_Ref81767234"/>
      <w:r>
        <w:lastRenderedPageBreak/>
        <w:t>METODOLOGIA</w:t>
      </w:r>
      <w:bookmarkEnd w:id="5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56C4F664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 os assuntos citados na revisão bibliográfica e trabalhos correlatos;</w:t>
      </w:r>
    </w:p>
    <w:p w14:paraId="03B284FD" w14:textId="3D63649A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Unified Modeling Language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045A45" w:rsidRPr="00045A45">
        <w:t>draw.io</w:t>
      </w:r>
      <w:r w:rsidR="005E4BC0">
        <w:t>;</w:t>
      </w:r>
    </w:p>
    <w:p w14:paraId="4D3C6B7A" w14:textId="3349B402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Flutter</w:t>
      </w:r>
      <w:r w:rsidR="00423B2C">
        <w:t xml:space="preserve">, bem como </w:t>
      </w:r>
      <w:r w:rsidR="00423B2C" w:rsidRPr="00A9319C">
        <w:t xml:space="preserve">implementar a integração </w:t>
      </w:r>
      <w:r w:rsidR="00423B2C">
        <w:t xml:space="preserve">utilizando o </w:t>
      </w:r>
      <w:r w:rsidR="00423B2C" w:rsidRPr="00C369CF">
        <w:rPr>
          <w:i/>
          <w:iCs/>
        </w:rPr>
        <w:t>plugin</w:t>
      </w:r>
      <w:r w:rsidR="00423B2C">
        <w:t xml:space="preserve"> </w:t>
      </w:r>
      <w:r w:rsidR="00423B2C" w:rsidRPr="002E4FC4">
        <w:rPr>
          <w:i/>
          <w:iCs/>
        </w:rPr>
        <w:t>geolocation</w:t>
      </w:r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Flutter</w:t>
      </w:r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>validar a usabilidade da solução pelo Método Relationship of M3C with User Requirements and Usability and Communicability Assessment in groupware (RURUCAg).</w:t>
      </w:r>
    </w:p>
    <w:p w14:paraId="0736E88C" w14:textId="6E34DFD5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09191B">
        <w:t xml:space="preserve">Quadro </w:t>
      </w:r>
      <w:r w:rsidR="0009191B">
        <w:rPr>
          <w:noProof/>
        </w:rPr>
        <w:t>3</w:t>
      </w:r>
      <w:r w:rsidR="002019D3">
        <w:fldChar w:fldCharType="end"/>
      </w:r>
      <w:r>
        <w:t>.</w:t>
      </w:r>
    </w:p>
    <w:p w14:paraId="7AC5A47C" w14:textId="65054145" w:rsidR="008056DA" w:rsidRDefault="008056DA" w:rsidP="008056DA">
      <w:pPr>
        <w:pStyle w:val="TF-LEGENDA"/>
      </w:pPr>
      <w:bookmarkStart w:id="57" w:name="_Ref82371853"/>
      <w:r>
        <w:t xml:space="preserve">Quadro </w:t>
      </w:r>
      <w:fldSimple w:instr=" SEQ Quadro \* ARABIC ">
        <w:r w:rsidR="0009191B">
          <w:rPr>
            <w:noProof/>
          </w:rPr>
          <w:t>3</w:t>
        </w:r>
      </w:fldSimple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5A91E0CB" w:rsidR="00603E3E" w:rsidRDefault="00603E3E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 w:rsidR="00473919">
        <w:t>SCs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>
        <w:t xml:space="preserve">; e por fim, é apresentado o tema </w:t>
      </w:r>
      <w:r w:rsidR="002E540C">
        <w:t>Material Design (MD) e interfaces amigáveis.</w:t>
      </w:r>
    </w:p>
    <w:p w14:paraId="62805F81" w14:textId="6C91227A" w:rsidR="0027228B" w:rsidRDefault="00DD6C8A" w:rsidP="0027228B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>
        <w:t xml:space="preserve">, </w:t>
      </w:r>
      <w:bookmarkEnd w:id="58"/>
      <w:r w:rsidR="00423E73">
        <w:t xml:space="preserve">os </w:t>
      </w:r>
      <w:r>
        <w:t>SCs</w:t>
      </w:r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>O M3C é fundamentado nos pilares da Comunicação, da Coordenação e da Cooperação, formando os três Cs do Modelo e do Mecanismo de Percepção (COSTA, 2018).</w:t>
      </w:r>
      <w:r w:rsidR="00423B2C">
        <w:t xml:space="preserve"> </w:t>
      </w:r>
      <w:r w:rsidR="00D350DE">
        <w:t xml:space="preserve">A </w:t>
      </w:r>
      <w:r w:rsidR="0027228B">
        <w:t xml:space="preserve">Comunicação é caracterizada pela troca de mensagens, pela argumentação e pela negociação entre as pessoas; a Coordenação é representada pelo gerenciamento de pessoas, atividades e recursos; e a Cooperação é </w:t>
      </w:r>
      <w:r w:rsidR="0027228B">
        <w:lastRenderedPageBreak/>
        <w:t>representada pela atuação conjunta no espaço compartilhado para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06). C</w:t>
      </w:r>
      <w:r w:rsidR="0027228B" w:rsidRPr="00DD6C8A">
        <w:t>om as informações de percepção,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06).</w:t>
      </w:r>
    </w:p>
    <w:p w14:paraId="58A96ABF" w14:textId="0CFDC17C" w:rsidR="00097C5F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>para Android e I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 Ao criar um aplicativo com Flutter, seu código é compilado para a linguagem base do dispositivo, tornando a aplicação realmente nativa</w:t>
      </w:r>
      <w:r w:rsidR="002E540C">
        <w:rPr>
          <w:noProof/>
        </w:rPr>
        <w:t xml:space="preserve">. Desta forma, </w:t>
      </w:r>
      <w:r w:rsidR="00620424">
        <w:rPr>
          <w:noProof/>
        </w:rPr>
        <w:t>é possivel acessar recursos nativos sem o auxilio de terceiros</w:t>
      </w:r>
      <w:r w:rsidR="00304407">
        <w:rPr>
          <w:noProof/>
        </w:rPr>
        <w:t>,</w:t>
      </w:r>
      <w:r w:rsidR="00620424">
        <w:rPr>
          <w:noProof/>
        </w:rPr>
        <w:t xml:space="preserve"> </w:t>
      </w:r>
      <w:r w:rsidR="00B2214C">
        <w:rPr>
          <w:noProof/>
        </w:rPr>
        <w:t xml:space="preserve">fazendo com que </w:t>
      </w:r>
      <w:r w:rsidR="00620424">
        <w:rPr>
          <w:noProof/>
        </w:rPr>
        <w:t xml:space="preserve"> a aplicação</w:t>
      </w:r>
      <w:r w:rsidR="00B2214C">
        <w:rPr>
          <w:noProof/>
        </w:rPr>
        <w:t xml:space="preserve"> tenha um melhor desempenho </w:t>
      </w:r>
      <w:r w:rsidR="00620424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 xml:space="preserve">, </w:t>
      </w:r>
      <w:r w:rsidR="00620424">
        <w:rPr>
          <w:noProof/>
        </w:rPr>
        <w:t>2018).</w:t>
      </w:r>
      <w:r w:rsidR="00D30B91">
        <w:rPr>
          <w:noProof/>
        </w:rPr>
        <w:t xml:space="preserve"> </w:t>
      </w:r>
      <w:r w:rsidR="00097C5F">
        <w:rPr>
          <w:noProof/>
        </w:rPr>
        <w:t>Algumas caracteristicas que geram benef</w:t>
      </w:r>
      <w:r w:rsidR="002E540C">
        <w:rPr>
          <w:noProof/>
        </w:rPr>
        <w:t>í</w:t>
      </w:r>
      <w:r w:rsidR="00097C5F">
        <w:rPr>
          <w:noProof/>
        </w:rPr>
        <w:t>cio</w:t>
      </w:r>
      <w:r w:rsidR="002E540C">
        <w:rPr>
          <w:noProof/>
        </w:rPr>
        <w:t>s</w:t>
      </w:r>
      <w:r w:rsidR="00097C5F">
        <w:rPr>
          <w:noProof/>
        </w:rPr>
        <w:t xml:space="preserve"> ao utilizar o Flutter são: ser multiplataforma</w:t>
      </w:r>
      <w:r>
        <w:rPr>
          <w:noProof/>
        </w:rPr>
        <w:t xml:space="preserve">, possibilitando </w:t>
      </w:r>
      <w:r w:rsidR="00097C5F">
        <w:rPr>
          <w:noProof/>
        </w:rPr>
        <w:t>desenvolver aplicações em qualquer sistema operacional</w:t>
      </w:r>
      <w:r>
        <w:rPr>
          <w:noProof/>
        </w:rPr>
        <w:t>; p</w:t>
      </w:r>
      <w:r w:rsidR="00097C5F">
        <w:rPr>
          <w:noProof/>
        </w:rPr>
        <w:t>ermitir a criação de aplicativos nativos a partir de um único código</w:t>
      </w:r>
      <w:r>
        <w:rPr>
          <w:noProof/>
        </w:rPr>
        <w:t>; a</w:t>
      </w:r>
      <w:r w:rsidR="00097C5F">
        <w:rPr>
          <w:noProof/>
        </w:rPr>
        <w:t>cesso direto aos recursos nativos do sistema</w:t>
      </w:r>
      <w:r>
        <w:rPr>
          <w:noProof/>
        </w:rPr>
        <w:t>,</w:t>
      </w:r>
      <w:r w:rsidR="00097C5F">
        <w:rPr>
          <w:noProof/>
        </w:rPr>
        <w:t xml:space="preserve"> fazendo com que a aplicação tenha melhor desempenho em relação a aplicações criadas com outros </w:t>
      </w:r>
      <w:r w:rsidR="00097C5F" w:rsidRPr="00097C5F">
        <w:rPr>
          <w:i/>
          <w:iCs/>
          <w:noProof/>
        </w:rPr>
        <w:t>frameworks</w:t>
      </w:r>
      <w:r w:rsidR="00097C5F">
        <w:rPr>
          <w:i/>
          <w:iCs/>
          <w:noProof/>
        </w:rPr>
        <w:t xml:space="preserve"> </w:t>
      </w:r>
      <w:r w:rsidR="00097C5F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>,</w:t>
      </w:r>
      <w:r w:rsidR="00097C5F">
        <w:rPr>
          <w:noProof/>
        </w:rPr>
        <w:t xml:space="preserve"> 2018).</w:t>
      </w:r>
    </w:p>
    <w:p w14:paraId="70EB7DBE" w14:textId="07C499A8" w:rsidR="000F5A1C" w:rsidRDefault="00DD7833" w:rsidP="000F5A1C">
      <w:pPr>
        <w:pStyle w:val="TF-TEXTO"/>
        <w:rPr>
          <w:noProof/>
        </w:rPr>
      </w:pPr>
      <w:r>
        <w:rPr>
          <w:noProof/>
        </w:rPr>
        <w:t xml:space="preserve">Rallo (2017) </w:t>
      </w:r>
      <w:r w:rsidR="00BD48AC">
        <w:rPr>
          <w:noProof/>
        </w:rPr>
        <w:t>explica</w:t>
      </w:r>
      <w:r>
        <w:rPr>
          <w:noProof/>
        </w:rPr>
        <w:t xml:space="preserve"> que o</w:t>
      </w:r>
      <w:r w:rsidR="000F5A1C" w:rsidRPr="000F5A1C">
        <w:rPr>
          <w:noProof/>
        </w:rPr>
        <w:t xml:space="preserve"> Material Design </w:t>
      </w:r>
      <w:r w:rsidR="002E540C">
        <w:rPr>
          <w:noProof/>
        </w:rPr>
        <w:t xml:space="preserve">(MD) </w:t>
      </w:r>
      <w:r w:rsidR="000F5A1C" w:rsidRPr="000F5A1C">
        <w:rPr>
          <w:noProof/>
        </w:rPr>
        <w:t xml:space="preserve">tem como objetivo </w:t>
      </w:r>
      <w:r w:rsidR="00BD48AC">
        <w:rPr>
          <w:noProof/>
        </w:rPr>
        <w:t>combinar</w:t>
      </w:r>
      <w:r w:rsidR="000F5A1C" w:rsidRPr="000F5A1C">
        <w:rPr>
          <w:noProof/>
        </w:rPr>
        <w:t xml:space="preserve"> os conceitos clássicos de um bom design com a inovação e possibilidades trazidas com a tecnologia e a ciência. </w:t>
      </w:r>
      <w:r w:rsidR="00591C48">
        <w:rPr>
          <w:noProof/>
        </w:rPr>
        <w:t>Segundo Rallo (2017)</w:t>
      </w:r>
      <w:r w:rsidR="002E540C">
        <w:rPr>
          <w:noProof/>
        </w:rPr>
        <w:t>,</w:t>
      </w:r>
      <w:r w:rsidR="00591C48">
        <w:rPr>
          <w:noProof/>
        </w:rPr>
        <w:t xml:space="preserve"> o </w:t>
      </w:r>
      <w:r w:rsidR="002E540C">
        <w:rPr>
          <w:noProof/>
        </w:rPr>
        <w:t>MD</w:t>
      </w:r>
      <w:r w:rsidR="00591C48">
        <w:rPr>
          <w:noProof/>
        </w:rPr>
        <w:t xml:space="preserve"> se </w:t>
      </w:r>
      <w:r w:rsidR="00591C48" w:rsidRPr="0038612F">
        <w:rPr>
          <w:noProof/>
        </w:rPr>
        <w:t>baseia no mundo real</w:t>
      </w:r>
      <w:r w:rsidR="00591C48">
        <w:rPr>
          <w:noProof/>
        </w:rPr>
        <w:t xml:space="preserve"> e</w:t>
      </w:r>
      <w:r w:rsidR="00591C48" w:rsidRPr="0038612F">
        <w:rPr>
          <w:noProof/>
        </w:rPr>
        <w:t xml:space="preserve"> </w:t>
      </w:r>
      <w:r w:rsidR="00591C48" w:rsidRPr="000F5A1C">
        <w:rPr>
          <w:noProof/>
        </w:rPr>
        <w:t xml:space="preserve"> </w:t>
      </w:r>
      <w:r w:rsidR="000F5A1C" w:rsidRPr="000F5A1C">
        <w:rPr>
          <w:noProof/>
        </w:rPr>
        <w:t xml:space="preserve">proporciona uma experiência uniforme </w:t>
      </w:r>
      <w:r w:rsidR="00591C48">
        <w:rPr>
          <w:noProof/>
        </w:rPr>
        <w:t>por intermédio</w:t>
      </w:r>
      <w:r w:rsidR="000F5A1C" w:rsidRPr="000F5A1C">
        <w:rPr>
          <w:noProof/>
        </w:rPr>
        <w:t xml:space="preserve"> de </w:t>
      </w:r>
      <w:r w:rsidR="002E540C">
        <w:rPr>
          <w:noProof/>
        </w:rPr>
        <w:t>plataformas para dispositivos móveis</w:t>
      </w:r>
      <w:r w:rsidR="000F5A1C" w:rsidRPr="000F5A1C">
        <w:rPr>
          <w:noProof/>
        </w:rPr>
        <w:t xml:space="preserve">, computadores ou relógios </w:t>
      </w:r>
      <w:r w:rsidR="000F5A1C" w:rsidRPr="00997C07">
        <w:rPr>
          <w:noProof/>
        </w:rPr>
        <w:t>inteligentes</w:t>
      </w:r>
      <w:r w:rsidR="000F5A1C" w:rsidRPr="000F5A1C">
        <w:rPr>
          <w:noProof/>
        </w:rPr>
        <w:t>.</w:t>
      </w:r>
      <w:r w:rsidR="0038612F">
        <w:rPr>
          <w:noProof/>
        </w:rPr>
        <w:t xml:space="preserve"> </w:t>
      </w:r>
      <w:r w:rsidR="00591C48">
        <w:rPr>
          <w:noProof/>
        </w:rPr>
        <w:t>T</w:t>
      </w:r>
      <w:r w:rsidR="0038612F" w:rsidRPr="0038612F">
        <w:rPr>
          <w:noProof/>
        </w:rPr>
        <w:t xml:space="preserve">udo é pensado de modo que </w:t>
      </w:r>
      <w:r w:rsidR="00FE0326">
        <w:rPr>
          <w:noProof/>
        </w:rPr>
        <w:t xml:space="preserve">corresponda </w:t>
      </w:r>
      <w:r w:rsidR="0038612F" w:rsidRPr="0038612F">
        <w:rPr>
          <w:noProof/>
        </w:rPr>
        <w:t xml:space="preserve">ao que aconteceria se </w:t>
      </w:r>
      <w:r w:rsidR="00FE0326">
        <w:rPr>
          <w:noProof/>
        </w:rPr>
        <w:t>fosse</w:t>
      </w:r>
      <w:r w:rsidR="0038612F" w:rsidRPr="0038612F">
        <w:rPr>
          <w:noProof/>
        </w:rPr>
        <w:t xml:space="preserve"> fora do ambiente digital.</w:t>
      </w:r>
      <w:r w:rsidR="0038612F">
        <w:rPr>
          <w:noProof/>
        </w:rPr>
        <w:t xml:space="preserve"> </w:t>
      </w:r>
      <w:r w:rsidR="0038612F" w:rsidRPr="0038612F">
        <w:rPr>
          <w:noProof/>
        </w:rPr>
        <w:t xml:space="preserve">Com isso, o design se torna intuitivo e de fácil </w:t>
      </w:r>
      <w:r w:rsidR="00FE0326">
        <w:rPr>
          <w:noProof/>
        </w:rPr>
        <w:t>entendimento</w:t>
      </w:r>
      <w:r w:rsidR="0038612F" w:rsidRPr="0038612F">
        <w:rPr>
          <w:noProof/>
        </w:rPr>
        <w:t>, já que se baseia na realidade vivenciada fora do ambiente virtual</w:t>
      </w:r>
      <w:r w:rsidR="00591C48">
        <w:rPr>
          <w:noProof/>
        </w:rPr>
        <w:t xml:space="preserve"> (R</w:t>
      </w:r>
      <w:r w:rsidR="00FE0326">
        <w:rPr>
          <w:noProof/>
        </w:rPr>
        <w:t>ALLO</w:t>
      </w:r>
      <w:r w:rsidR="00591C48">
        <w:rPr>
          <w:noProof/>
        </w:rPr>
        <w:t>, 2017)</w:t>
      </w:r>
      <w:r w:rsidR="0038612F" w:rsidRPr="0038612F">
        <w:rPr>
          <w:noProof/>
        </w:rPr>
        <w:t>.</w:t>
      </w:r>
    </w:p>
    <w:p w14:paraId="07E804BA" w14:textId="32FA5E7F" w:rsidR="005E4BC0" w:rsidRDefault="00451B94" w:rsidP="00F83A19">
      <w:pPr>
        <w:pStyle w:val="TF-refernciasbibliogrficasTTULO"/>
      </w:pPr>
      <w:bookmarkStart w:id="59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59"/>
    </w:p>
    <w:p w14:paraId="59FE7565" w14:textId="61360E7A" w:rsidR="007D5F16" w:rsidRDefault="007D5F1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 w:rsidR="00234FBC">
        <w:t>30 set. 2021</w:t>
      </w:r>
      <w:r w:rsidRPr="00701A58">
        <w:t>.</w:t>
      </w:r>
    </w:p>
    <w:p w14:paraId="0E89E93E" w14:textId="1F7659F5" w:rsidR="007D5F16" w:rsidRDefault="007D5F1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4FD3BC4C" w14:textId="77777777" w:rsidR="00234FBC" w:rsidRDefault="00234FBC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r w:rsidRPr="00D94758">
        <w:t>Digitalhouse</w:t>
      </w:r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68C46445" w14:textId="7DB8C152" w:rsidR="007D5F16" w:rsidRPr="007D5F16" w:rsidRDefault="007D5F1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Techtudo, 2018. Disponível em: https://www.techtudo.com.br/tudo-sobre/chega-mais.html. Acesso em: </w:t>
      </w:r>
      <w:r w:rsidR="00234FBC">
        <w:t>30 set</w:t>
      </w:r>
      <w:r>
        <w:t>.</w:t>
      </w:r>
      <w:r w:rsidR="00234FBC">
        <w:t xml:space="preserve"> 2021.</w:t>
      </w:r>
    </w:p>
    <w:p w14:paraId="4A080248" w14:textId="594D9048" w:rsidR="00482BDB" w:rsidRDefault="00482BDB" w:rsidP="00482BDB">
      <w:pPr>
        <w:pStyle w:val="TF-refernciasITEM"/>
      </w:pPr>
      <w:r>
        <w:lastRenderedPageBreak/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="00064EFE"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1</w:t>
      </w:r>
      <w:r w:rsidR="00064EFE">
        <w:t>6</w:t>
      </w:r>
      <w:r>
        <w:t>-33.</w:t>
      </w:r>
    </w:p>
    <w:p w14:paraId="7D81B2F9" w14:textId="5EFC3CDC" w:rsidR="00982EF3" w:rsidRDefault="00982EF3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>Want2Play é um app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E762219" w14:textId="77777777" w:rsidR="00234FBC" w:rsidRPr="00766A3C" w:rsidRDefault="00234FBC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80AA755" w14:textId="59DDF94B" w:rsidR="007D5F16" w:rsidRPr="00482BDB" w:rsidRDefault="007D5F1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r>
        <w:rPr>
          <w:b/>
          <w:bCs/>
        </w:rPr>
        <w:t>k</w:t>
      </w:r>
      <w:r w:rsidRPr="00D02676">
        <w:rPr>
          <w:b/>
          <w:bCs/>
        </w:rPr>
        <w:t xml:space="preserve">ick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F5F272C" w14:textId="5917C8E8" w:rsidR="00A2339D" w:rsidRDefault="00A2339D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214AF467" w14:textId="77777777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1AB109FA" w14:textId="40ADB341" w:rsidR="005A0722" w:rsidRDefault="005A0722" w:rsidP="001B6510">
      <w:pPr>
        <w:pStyle w:val="TF-refernciasITEM"/>
      </w:pPr>
      <w:r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62C2A1AC" w14:textId="70BB461A" w:rsidR="007D5F16" w:rsidRDefault="007D5F1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 w:rsidR="00234FBC">
        <w:t>30 set. 2021</w:t>
      </w:r>
      <w:r w:rsidRPr="00B2735F">
        <w:t>.</w:t>
      </w:r>
    </w:p>
    <w:p w14:paraId="4C5B014E" w14:textId="52B91E68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7A10E4AE" w14:textId="4F34DBCD" w:rsidR="007D5F16" w:rsidRDefault="002E540C" w:rsidP="001B6510">
      <w:pPr>
        <w:pStyle w:val="TF-refernciasITEM"/>
      </w:pPr>
      <w:r w:rsidRPr="00F6735D">
        <w:t>TEIXEIRA,</w:t>
      </w:r>
      <w:r w:rsidR="007D5F16" w:rsidRPr="00F6735D">
        <w:t xml:space="preserve"> Danielle. </w:t>
      </w:r>
      <w:r w:rsidR="007D5F16" w:rsidRPr="00F6735D">
        <w:rPr>
          <w:b/>
          <w:bCs/>
        </w:rPr>
        <w:t>Criando um App com Flutter</w:t>
      </w:r>
      <w:r w:rsidR="007D5F16" w:rsidRPr="00F6735D">
        <w:t xml:space="preserve">. </w:t>
      </w:r>
      <w:r w:rsidR="007D5F16">
        <w:t>M</w:t>
      </w:r>
      <w:r w:rsidR="007D5F16" w:rsidRPr="00F6735D">
        <w:t xml:space="preserve">edium, 2019. Disponível em: https://medium.com/lfdev-blog/criando-um-app-com-flutter-d096c6443299. Acesso em: </w:t>
      </w:r>
      <w:r w:rsidR="00234FBC">
        <w:t>30 set</w:t>
      </w:r>
      <w:r w:rsidR="007D5F16" w:rsidRPr="00F6735D">
        <w:t>.</w:t>
      </w:r>
      <w:r w:rsidR="00234FBC">
        <w:t xml:space="preserve"> 2021.</w:t>
      </w:r>
    </w:p>
    <w:p w14:paraId="57517F24" w14:textId="0ACE5DAC" w:rsidR="00D94758" w:rsidRDefault="00E33E91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43A58C05" w14:textId="77777777" w:rsidR="00C84441" w:rsidRPr="00320BFA" w:rsidRDefault="00C84441" w:rsidP="00C84441">
      <w:pPr>
        <w:pStyle w:val="TF-xAvalTTULO"/>
      </w:pPr>
      <w:r>
        <w:br w:type="page"/>
      </w:r>
      <w:r w:rsidRPr="00320BFA">
        <w:lastRenderedPageBreak/>
        <w:t>FORMULÁRIO  DE  avaliação</w:t>
      </w:r>
      <w:r>
        <w:t xml:space="preserve"> </w:t>
      </w:r>
      <w:r w:rsidRPr="00320BFA">
        <w:t xml:space="preserve">– PROFESSOR </w:t>
      </w:r>
      <w:r>
        <w:t>AVALIADOR</w:t>
      </w:r>
    </w:p>
    <w:p w14:paraId="40F981A5" w14:textId="2E608992" w:rsidR="00C84441" w:rsidRDefault="00C84441" w:rsidP="00C84441">
      <w:pPr>
        <w:pStyle w:val="TF-xAvalLINHA"/>
      </w:pPr>
      <w:r w:rsidRPr="00320BFA">
        <w:t>Avaliador(a):</w:t>
      </w:r>
      <w:r w:rsidRPr="00320BFA">
        <w:tab/>
      </w:r>
      <w:r w:rsidR="009066FE" w:rsidRPr="009066FE">
        <w:rPr>
          <w:b/>
          <w:bCs/>
        </w:rPr>
        <w:t>Everaldo Artur Grahl</w:t>
      </w:r>
    </w:p>
    <w:p w14:paraId="3EEF6B03" w14:textId="77777777" w:rsidR="00C84441" w:rsidRPr="00340EA0" w:rsidRDefault="00C84441" w:rsidP="00C84441">
      <w:pPr>
        <w:pStyle w:val="TF-xAvalLINHA"/>
        <w:tabs>
          <w:tab w:val="left" w:leader="underscore" w:pos="6237"/>
        </w:tabs>
        <w:rPr>
          <w:sz w:val="16"/>
          <w:szCs w:val="21"/>
        </w:rPr>
      </w:pPr>
      <w:r w:rsidRPr="00C767AD">
        <w:rPr>
          <w:sz w:val="16"/>
          <w:szCs w:val="21"/>
        </w:rPr>
        <w:t>Atenção: quando o avaliador marcar algum item como atende parcialmente ou não atende, deve obrigatoriamente indicar os motivos no texto, para que o aluno saiba o porquê da avaliação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8"/>
        <w:gridCol w:w="6953"/>
        <w:gridCol w:w="433"/>
        <w:gridCol w:w="538"/>
        <w:gridCol w:w="480"/>
      </w:tblGrid>
      <w:tr w:rsidR="00C84441" w:rsidRPr="00320BFA" w14:paraId="247A96BD" w14:textId="77777777" w:rsidTr="0050227F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1E9244A" w14:textId="77777777" w:rsidR="00C84441" w:rsidRPr="00320BFA" w:rsidRDefault="00C84441" w:rsidP="0050227F">
            <w:pPr>
              <w:pStyle w:val="TF-xAvalITEMTABELA"/>
            </w:pPr>
            <w:r w:rsidRPr="00320BFA">
              <w:t>ASPECTOS   AVALIADOS</w:t>
            </w:r>
            <w:r>
              <w:rPr>
                <w:vertAlign w:val="superscript"/>
              </w:rPr>
              <w:t>1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6821E852" w14:textId="77777777" w:rsidR="00C84441" w:rsidRPr="00320BFA" w:rsidRDefault="00C84441" w:rsidP="0050227F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77DA8FE5" w14:textId="77777777" w:rsidR="00C84441" w:rsidRPr="00320BFA" w:rsidRDefault="00C84441" w:rsidP="0050227F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16CF2992" w14:textId="77777777" w:rsidR="00C84441" w:rsidRPr="00320BFA" w:rsidRDefault="00C84441" w:rsidP="0050227F">
            <w:pPr>
              <w:pStyle w:val="TF-xAvalITEMTABELA"/>
            </w:pPr>
            <w:r w:rsidRPr="00320BFA">
              <w:t>não atende</w:t>
            </w:r>
          </w:p>
        </w:tc>
      </w:tr>
      <w:tr w:rsidR="00C84441" w:rsidRPr="00320BFA" w14:paraId="635D5151" w14:textId="77777777" w:rsidTr="0050227F">
        <w:trPr>
          <w:cantSplit/>
          <w:trHeight w:val="319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0DF59C31" w14:textId="77777777" w:rsidR="00C84441" w:rsidRPr="0000224C" w:rsidRDefault="00C84441" w:rsidP="0050227F">
            <w:pPr>
              <w:pStyle w:val="TF-xAvalITEMTABELA"/>
            </w:pPr>
            <w:r w:rsidRPr="00B7025F">
              <w:t>ASPECTOS TÉCN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5BAE0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INTRODUÇÃO</w:t>
            </w:r>
          </w:p>
          <w:p w14:paraId="198EEA43" w14:textId="77777777" w:rsidR="00C84441" w:rsidRPr="00320BFA" w:rsidRDefault="00C84441" w:rsidP="0050227F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BDB960" w14:textId="04E6C9C6" w:rsidR="00C84441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7D51B7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1B4E261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79A224FE" w14:textId="77777777" w:rsidTr="0050227F">
        <w:trPr>
          <w:cantSplit/>
          <w:trHeight w:val="245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E058578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DDF56F" w14:textId="77777777" w:rsidR="00B7025F" w:rsidRPr="00320BFA" w:rsidRDefault="00B7025F" w:rsidP="00B7025F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1D5693" w14:textId="55D2F468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F2888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112CF28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34F2BDB9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C722107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69F405" w14:textId="77777777" w:rsidR="00B7025F" w:rsidRPr="00320BFA" w:rsidRDefault="00B7025F" w:rsidP="00B7025F">
            <w:pPr>
              <w:pStyle w:val="TF-xAvalITEM"/>
              <w:numPr>
                <w:ilvl w:val="0"/>
                <w:numId w:val="13"/>
              </w:numPr>
            </w:pPr>
            <w:r w:rsidRPr="00320BFA">
              <w:t>OBJETIVOS</w:t>
            </w:r>
          </w:p>
          <w:p w14:paraId="78C31B8F" w14:textId="77777777" w:rsidR="00B7025F" w:rsidRPr="00320BFA" w:rsidRDefault="00B7025F" w:rsidP="00B7025F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05428B" w14:textId="0B56F6D0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D6C99B" w14:textId="78C3D1DD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F010392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23276DAC" w14:textId="77777777" w:rsidTr="0050227F">
        <w:trPr>
          <w:cantSplit/>
          <w:trHeight w:val="130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F653932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502EF2" w14:textId="77777777" w:rsidR="00B7025F" w:rsidRPr="00320BFA" w:rsidRDefault="00B7025F" w:rsidP="00B7025F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25D674" w14:textId="5896397F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A0E021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8C33078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4CF7DC5E" w14:textId="77777777" w:rsidTr="0050227F">
        <w:trPr>
          <w:cantSplit/>
          <w:trHeight w:val="413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AA71F8C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722350" w14:textId="77777777" w:rsidR="00B7025F" w:rsidRPr="00320BFA" w:rsidRDefault="00B7025F" w:rsidP="00B7025F">
            <w:pPr>
              <w:pStyle w:val="TF-xAvalITEM"/>
              <w:numPr>
                <w:ilvl w:val="0"/>
                <w:numId w:val="13"/>
              </w:numPr>
            </w:pPr>
            <w:r w:rsidRPr="00320BFA">
              <w:t>TRABALHOS CORRELATOS</w:t>
            </w:r>
          </w:p>
          <w:p w14:paraId="0DC18BA8" w14:textId="77777777" w:rsidR="00B7025F" w:rsidRPr="00320BFA" w:rsidRDefault="00B7025F" w:rsidP="00B7025F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76C78" w14:textId="162890C2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A91986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8451308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29E45D11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BCDE068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26E2F5" w14:textId="77777777" w:rsidR="00B7025F" w:rsidRPr="00320BFA" w:rsidRDefault="00B7025F" w:rsidP="00B7025F">
            <w:pPr>
              <w:pStyle w:val="TF-xAvalITEM"/>
              <w:numPr>
                <w:ilvl w:val="0"/>
                <w:numId w:val="13"/>
              </w:numPr>
            </w:pPr>
            <w:r w:rsidRPr="00320BFA">
              <w:t>JUSTIFICATIVA</w:t>
            </w:r>
          </w:p>
          <w:p w14:paraId="62DD7711" w14:textId="77777777" w:rsidR="00B7025F" w:rsidRPr="00320BFA" w:rsidRDefault="00B7025F" w:rsidP="00B7025F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2DAB81" w14:textId="2D46313A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195605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B05D5B4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5B602643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8D326A0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7D8C9D" w14:textId="77777777" w:rsidR="00B7025F" w:rsidRPr="00320BFA" w:rsidRDefault="00B7025F" w:rsidP="00B7025F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881743" w14:textId="78DB543C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F12FF7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8CA13A2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527AD78C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2A8AE36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30073C" w14:textId="77777777" w:rsidR="00B7025F" w:rsidRPr="00320BFA" w:rsidRDefault="00B7025F" w:rsidP="00B7025F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927CCA" w14:textId="113B7DA8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CA0BC0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931B1B3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325D39BA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DAC068D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843041" w14:textId="77777777" w:rsidR="00B7025F" w:rsidRPr="00320BFA" w:rsidRDefault="00B7025F" w:rsidP="00B7025F">
            <w:pPr>
              <w:pStyle w:val="TF-xAvalITEM"/>
              <w:numPr>
                <w:ilvl w:val="0"/>
                <w:numId w:val="13"/>
              </w:numPr>
            </w:pPr>
            <w:r w:rsidRPr="00320BFA">
              <w:t>REQUISITOS PRINCIPAIS DO PROBLEMA A SER TRABALHADO</w:t>
            </w:r>
          </w:p>
          <w:p w14:paraId="793C1011" w14:textId="77777777" w:rsidR="00B7025F" w:rsidRPr="00320BFA" w:rsidRDefault="00B7025F" w:rsidP="00B7025F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414FF1" w14:textId="2C08191C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49C74" w14:textId="43E10EF8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A12E80E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7B4A5713" w14:textId="77777777" w:rsidTr="0050227F">
        <w:trPr>
          <w:cantSplit/>
          <w:trHeight w:val="447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D7C69D7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F52BB4" w14:textId="77777777" w:rsidR="00B7025F" w:rsidRPr="00320BFA" w:rsidRDefault="00B7025F" w:rsidP="00B7025F">
            <w:pPr>
              <w:pStyle w:val="TF-xAvalITEM"/>
              <w:numPr>
                <w:ilvl w:val="0"/>
                <w:numId w:val="13"/>
              </w:numPr>
            </w:pPr>
            <w:r w:rsidRPr="00320BFA">
              <w:t>METODOLOGIA</w:t>
            </w:r>
          </w:p>
          <w:p w14:paraId="209A86FD" w14:textId="77777777" w:rsidR="00B7025F" w:rsidRPr="00320BFA" w:rsidRDefault="00B7025F" w:rsidP="00B7025F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394F48" w14:textId="4E968116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35FEA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EA356EC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4AF45C0D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FB6EB5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D30ADD" w14:textId="77777777" w:rsidR="00B7025F" w:rsidRPr="00320BFA" w:rsidRDefault="00B7025F" w:rsidP="00B7025F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54BCE3" w14:textId="7EE303BA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DF534A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38B1D6B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266E0069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B7C31D2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9009A1" w14:textId="77777777" w:rsidR="00B7025F" w:rsidRPr="00320BFA" w:rsidRDefault="00B7025F" w:rsidP="00B7025F">
            <w:pPr>
              <w:pStyle w:val="TF-xAvalITEM"/>
              <w:numPr>
                <w:ilvl w:val="0"/>
                <w:numId w:val="13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5ECE0BC6" w14:textId="77777777" w:rsidR="00B7025F" w:rsidRPr="00320BFA" w:rsidRDefault="00B7025F" w:rsidP="00B7025F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A6A42A" w14:textId="6612F57F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F4B50E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6D28CBE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5138CC10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5127623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104B0D2F" w14:textId="77777777" w:rsidR="00B7025F" w:rsidRPr="00320BFA" w:rsidRDefault="00B7025F" w:rsidP="00B7025F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A459034" w14:textId="0060FDF4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9B9E359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7B53999B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46664DD8" w14:textId="77777777" w:rsidTr="0050227F">
        <w:trPr>
          <w:cantSplit/>
          <w:trHeight w:val="451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0AF96C4A" w14:textId="77777777" w:rsidR="00B7025F" w:rsidRPr="0000224C" w:rsidRDefault="00B7025F" w:rsidP="00B7025F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BC0AA2" w14:textId="77777777" w:rsidR="00B7025F" w:rsidRPr="00320BFA" w:rsidRDefault="00B7025F" w:rsidP="00B7025F">
            <w:pPr>
              <w:pStyle w:val="TF-xAvalITEM"/>
              <w:numPr>
                <w:ilvl w:val="0"/>
                <w:numId w:val="13"/>
              </w:numPr>
            </w:pPr>
            <w:r w:rsidRPr="00320BFA">
              <w:t>LINGUAGEM USADA (redação)</w:t>
            </w:r>
          </w:p>
          <w:p w14:paraId="51F0A1B9" w14:textId="77777777" w:rsidR="00B7025F" w:rsidRPr="00320BFA" w:rsidRDefault="00B7025F" w:rsidP="00B7025F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790AE1" w14:textId="23FB33F0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A316F5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0B477D8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B7025F" w:rsidRPr="00320BFA" w14:paraId="41082DBB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DC53008" w14:textId="77777777" w:rsidR="00B7025F" w:rsidRPr="00320BFA" w:rsidRDefault="00B7025F" w:rsidP="00B7025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70D09791" w14:textId="77777777" w:rsidR="00B7025F" w:rsidRPr="00320BFA" w:rsidRDefault="00B7025F" w:rsidP="00B7025F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D538EC3" w14:textId="77043DCD" w:rsidR="00B7025F" w:rsidRPr="00320BFA" w:rsidRDefault="00B7025F" w:rsidP="00B7025F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99896B2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4DDA0BEC" w14:textId="77777777" w:rsidR="00B7025F" w:rsidRPr="00320BFA" w:rsidRDefault="00B7025F" w:rsidP="00B7025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</w:tbl>
    <w:p w14:paraId="63139B87" w14:textId="4DB818EB" w:rsidR="00C84441" w:rsidRDefault="00C84441" w:rsidP="0000224C">
      <w:pPr>
        <w:pStyle w:val="TF-xAvalLINHA"/>
        <w:tabs>
          <w:tab w:val="left" w:leader="underscore" w:pos="6237"/>
        </w:tabs>
      </w:pPr>
    </w:p>
    <w:p w14:paraId="2AA0CFBB" w14:textId="2D24EFCF" w:rsidR="00B7025F" w:rsidRDefault="000D4810" w:rsidP="0000224C">
      <w:pPr>
        <w:pStyle w:val="TF-xAvalLINHA"/>
        <w:tabs>
          <w:tab w:val="left" w:leader="underscore" w:pos="6237"/>
        </w:tabs>
      </w:pPr>
      <w:r>
        <w:t xml:space="preserve">TRABALHO APROVADO. Recomendo só deixar mais claro no titulo, objetivo e requisitos se o aplicativo atenderá qualquer tipo de patota ou somente patotas de futebol. Não ficou muito claro. </w:t>
      </w:r>
    </w:p>
    <w:p w14:paraId="7D10AD64" w14:textId="03D8C354" w:rsidR="000D4810" w:rsidRDefault="000D4810" w:rsidP="0000224C">
      <w:pPr>
        <w:pStyle w:val="TF-xAvalLINHA"/>
        <w:tabs>
          <w:tab w:val="left" w:leader="underscore" w:pos="6237"/>
        </w:tabs>
      </w:pPr>
    </w:p>
    <w:p w14:paraId="2DCA1381" w14:textId="26E87353" w:rsidR="000D4810" w:rsidRDefault="000D4810" w:rsidP="0000224C">
      <w:pPr>
        <w:pStyle w:val="TF-xAvalLINHA"/>
        <w:tabs>
          <w:tab w:val="left" w:leader="underscore" w:pos="6237"/>
        </w:tabs>
      </w:pPr>
      <w:r>
        <w:t xml:space="preserve">Everaldo Artur Grahl </w:t>
      </w:r>
    </w:p>
    <w:sectPr w:rsidR="000D4810" w:rsidSect="00EC2D7A">
      <w:headerReference w:type="default" r:id="rId14"/>
      <w:footerReference w:type="even" r:id="rId15"/>
      <w:footerReference w:type="default" r:id="rId16"/>
      <w:headerReference w:type="first" r:id="rId17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61334B" w14:textId="77777777" w:rsidR="000A36ED" w:rsidRDefault="000A36ED">
      <w:r>
        <w:separator/>
      </w:r>
    </w:p>
  </w:endnote>
  <w:endnote w:type="continuationSeparator" w:id="0">
    <w:p w14:paraId="4F9AAD0C" w14:textId="77777777" w:rsidR="000A36ED" w:rsidRDefault="000A36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87F5E" w14:textId="2A549263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end"/>
    </w:r>
  </w:p>
  <w:p w14:paraId="26E61DF8" w14:textId="77777777" w:rsidR="00C84441" w:rsidRDefault="00C84441" w:rsidP="00C84441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DC3AED" w14:textId="59902985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</w:t>
    </w:r>
    <w:r>
      <w:rPr>
        <w:rStyle w:val="Nmerodepgina"/>
      </w:rPr>
      <w:fldChar w:fldCharType="end"/>
    </w:r>
  </w:p>
  <w:p w14:paraId="243A1FA1" w14:textId="77777777" w:rsidR="00C84441" w:rsidRDefault="00C84441" w:rsidP="00C84441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A82EC3" w14:textId="77777777" w:rsidR="000A36ED" w:rsidRDefault="000A36ED">
      <w:r>
        <w:separator/>
      </w:r>
    </w:p>
  </w:footnote>
  <w:footnote w:type="continuationSeparator" w:id="0">
    <w:p w14:paraId="07B2AF24" w14:textId="77777777" w:rsidR="000A36ED" w:rsidRDefault="000A36E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175"/>
      <w:gridCol w:w="4747"/>
      <w:gridCol w:w="1140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01FEB6E2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9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8E9"/>
    <w:rsid w:val="00061FEB"/>
    <w:rsid w:val="00064EFE"/>
    <w:rsid w:val="000667DF"/>
    <w:rsid w:val="000668C4"/>
    <w:rsid w:val="0007209B"/>
    <w:rsid w:val="00073DEA"/>
    <w:rsid w:val="00075792"/>
    <w:rsid w:val="00080F9C"/>
    <w:rsid w:val="00082F28"/>
    <w:rsid w:val="0008380A"/>
    <w:rsid w:val="0008579A"/>
    <w:rsid w:val="00086AA8"/>
    <w:rsid w:val="0008732D"/>
    <w:rsid w:val="000915FB"/>
    <w:rsid w:val="0009191B"/>
    <w:rsid w:val="000931C0"/>
    <w:rsid w:val="000945E3"/>
    <w:rsid w:val="00097266"/>
    <w:rsid w:val="0009735C"/>
    <w:rsid w:val="00097C5F"/>
    <w:rsid w:val="000A104C"/>
    <w:rsid w:val="000A19DE"/>
    <w:rsid w:val="000A36ED"/>
    <w:rsid w:val="000A3EAB"/>
    <w:rsid w:val="000A3F61"/>
    <w:rsid w:val="000A4B6B"/>
    <w:rsid w:val="000A5523"/>
    <w:rsid w:val="000A596A"/>
    <w:rsid w:val="000A5D9F"/>
    <w:rsid w:val="000A7DE8"/>
    <w:rsid w:val="000B12B2"/>
    <w:rsid w:val="000B3868"/>
    <w:rsid w:val="000B6770"/>
    <w:rsid w:val="000C1926"/>
    <w:rsid w:val="000C1A18"/>
    <w:rsid w:val="000C2AA0"/>
    <w:rsid w:val="000C648D"/>
    <w:rsid w:val="000D1294"/>
    <w:rsid w:val="000D3EE6"/>
    <w:rsid w:val="000D4810"/>
    <w:rsid w:val="000D77C2"/>
    <w:rsid w:val="000E039E"/>
    <w:rsid w:val="000E27F9"/>
    <w:rsid w:val="000E2B1E"/>
    <w:rsid w:val="000E311F"/>
    <w:rsid w:val="000E3A68"/>
    <w:rsid w:val="000E6CE0"/>
    <w:rsid w:val="000F5A1C"/>
    <w:rsid w:val="000F77E3"/>
    <w:rsid w:val="00107B02"/>
    <w:rsid w:val="0011363A"/>
    <w:rsid w:val="00113A3F"/>
    <w:rsid w:val="00115AF8"/>
    <w:rsid w:val="00116336"/>
    <w:rsid w:val="001164FE"/>
    <w:rsid w:val="00125084"/>
    <w:rsid w:val="00125277"/>
    <w:rsid w:val="001375F7"/>
    <w:rsid w:val="00137985"/>
    <w:rsid w:val="00144FAB"/>
    <w:rsid w:val="0014788E"/>
    <w:rsid w:val="0015454C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1EB1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5EA"/>
    <w:rsid w:val="001B3861"/>
    <w:rsid w:val="001B6510"/>
    <w:rsid w:val="001C0F3D"/>
    <w:rsid w:val="001C23C8"/>
    <w:rsid w:val="001C33B0"/>
    <w:rsid w:val="001C5753"/>
    <w:rsid w:val="001C57E6"/>
    <w:rsid w:val="001C5CBB"/>
    <w:rsid w:val="001C63D9"/>
    <w:rsid w:val="001C75A7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5911"/>
    <w:rsid w:val="00200F98"/>
    <w:rsid w:val="002019D3"/>
    <w:rsid w:val="00202F3F"/>
    <w:rsid w:val="002045BF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40B0"/>
    <w:rsid w:val="0024420A"/>
    <w:rsid w:val="00244318"/>
    <w:rsid w:val="00246BA5"/>
    <w:rsid w:val="002546CA"/>
    <w:rsid w:val="00260813"/>
    <w:rsid w:val="00263BD9"/>
    <w:rsid w:val="002647AE"/>
    <w:rsid w:val="0027228B"/>
    <w:rsid w:val="002749B2"/>
    <w:rsid w:val="0027792D"/>
    <w:rsid w:val="00277EB8"/>
    <w:rsid w:val="00282723"/>
    <w:rsid w:val="00282788"/>
    <w:rsid w:val="0028550B"/>
    <w:rsid w:val="0028617A"/>
    <w:rsid w:val="0028631D"/>
    <w:rsid w:val="0029608A"/>
    <w:rsid w:val="002A26E1"/>
    <w:rsid w:val="002A6617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3F89"/>
    <w:rsid w:val="002E0423"/>
    <w:rsid w:val="002E4FC4"/>
    <w:rsid w:val="002E540C"/>
    <w:rsid w:val="002E6DD1"/>
    <w:rsid w:val="002F027E"/>
    <w:rsid w:val="002F2888"/>
    <w:rsid w:val="002F5D39"/>
    <w:rsid w:val="00304407"/>
    <w:rsid w:val="003053DC"/>
    <w:rsid w:val="00305C75"/>
    <w:rsid w:val="00307D84"/>
    <w:rsid w:val="00312CEA"/>
    <w:rsid w:val="003144DA"/>
    <w:rsid w:val="00320BFA"/>
    <w:rsid w:val="0032378D"/>
    <w:rsid w:val="00325681"/>
    <w:rsid w:val="0033328B"/>
    <w:rsid w:val="00335048"/>
    <w:rsid w:val="00340AD0"/>
    <w:rsid w:val="00340B6D"/>
    <w:rsid w:val="00340C8E"/>
    <w:rsid w:val="003414C9"/>
    <w:rsid w:val="00344540"/>
    <w:rsid w:val="003519A3"/>
    <w:rsid w:val="00355A62"/>
    <w:rsid w:val="00361036"/>
    <w:rsid w:val="00362443"/>
    <w:rsid w:val="0036363A"/>
    <w:rsid w:val="00363DCC"/>
    <w:rsid w:val="0036725D"/>
    <w:rsid w:val="0037046F"/>
    <w:rsid w:val="00377DA7"/>
    <w:rsid w:val="00383087"/>
    <w:rsid w:val="0038612F"/>
    <w:rsid w:val="00390273"/>
    <w:rsid w:val="00391A95"/>
    <w:rsid w:val="00394839"/>
    <w:rsid w:val="003966FC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D3D"/>
    <w:rsid w:val="00442AE3"/>
    <w:rsid w:val="00443559"/>
    <w:rsid w:val="00451B94"/>
    <w:rsid w:val="00470C41"/>
    <w:rsid w:val="00473919"/>
    <w:rsid w:val="0047690F"/>
    <w:rsid w:val="00476C78"/>
    <w:rsid w:val="00482BDB"/>
    <w:rsid w:val="00483820"/>
    <w:rsid w:val="0048576D"/>
    <w:rsid w:val="00493B1A"/>
    <w:rsid w:val="00493F14"/>
    <w:rsid w:val="0049495C"/>
    <w:rsid w:val="00497EF6"/>
    <w:rsid w:val="004A2CCC"/>
    <w:rsid w:val="004A2E69"/>
    <w:rsid w:val="004B0E47"/>
    <w:rsid w:val="004B42D8"/>
    <w:rsid w:val="004B49CC"/>
    <w:rsid w:val="004B6B8F"/>
    <w:rsid w:val="004B7511"/>
    <w:rsid w:val="004C25FD"/>
    <w:rsid w:val="004C5E5A"/>
    <w:rsid w:val="004D1DB2"/>
    <w:rsid w:val="004D387C"/>
    <w:rsid w:val="004D5E2A"/>
    <w:rsid w:val="004E1784"/>
    <w:rsid w:val="004E23CE"/>
    <w:rsid w:val="004E516B"/>
    <w:rsid w:val="004E575F"/>
    <w:rsid w:val="004E5A8C"/>
    <w:rsid w:val="004F0386"/>
    <w:rsid w:val="004F25BA"/>
    <w:rsid w:val="004F3D3A"/>
    <w:rsid w:val="00500539"/>
    <w:rsid w:val="00503373"/>
    <w:rsid w:val="00503F3F"/>
    <w:rsid w:val="00505B67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1959"/>
    <w:rsid w:val="00572864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FC"/>
    <w:rsid w:val="005C30AE"/>
    <w:rsid w:val="005C5BF8"/>
    <w:rsid w:val="005D1512"/>
    <w:rsid w:val="005D1DAD"/>
    <w:rsid w:val="005E35F3"/>
    <w:rsid w:val="005E400D"/>
    <w:rsid w:val="005E4BC0"/>
    <w:rsid w:val="005E698D"/>
    <w:rsid w:val="005F09F1"/>
    <w:rsid w:val="005F125A"/>
    <w:rsid w:val="005F645A"/>
    <w:rsid w:val="0060060C"/>
    <w:rsid w:val="00602F13"/>
    <w:rsid w:val="00603E3E"/>
    <w:rsid w:val="00610CB4"/>
    <w:rsid w:val="006118D1"/>
    <w:rsid w:val="0061251F"/>
    <w:rsid w:val="00620424"/>
    <w:rsid w:val="00620CA5"/>
    <w:rsid w:val="00620D93"/>
    <w:rsid w:val="006229D2"/>
    <w:rsid w:val="0062386A"/>
    <w:rsid w:val="0062576D"/>
    <w:rsid w:val="00625788"/>
    <w:rsid w:val="006305AA"/>
    <w:rsid w:val="006307CF"/>
    <w:rsid w:val="00631B31"/>
    <w:rsid w:val="0063277E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A51"/>
    <w:rsid w:val="00661967"/>
    <w:rsid w:val="00661F61"/>
    <w:rsid w:val="00663FDE"/>
    <w:rsid w:val="00671159"/>
    <w:rsid w:val="00671B49"/>
    <w:rsid w:val="00674155"/>
    <w:rsid w:val="006746CA"/>
    <w:rsid w:val="0068371E"/>
    <w:rsid w:val="00693B09"/>
    <w:rsid w:val="00694BEB"/>
    <w:rsid w:val="00695745"/>
    <w:rsid w:val="0069600B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F5D"/>
    <w:rsid w:val="006F1ECA"/>
    <w:rsid w:val="00701A58"/>
    <w:rsid w:val="007020D9"/>
    <w:rsid w:val="0070391A"/>
    <w:rsid w:val="00706486"/>
    <w:rsid w:val="00706F3D"/>
    <w:rsid w:val="00715AFA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D3F"/>
    <w:rsid w:val="007554DF"/>
    <w:rsid w:val="00755E33"/>
    <w:rsid w:val="0075776D"/>
    <w:rsid w:val="0076099A"/>
    <w:rsid w:val="007613FB"/>
    <w:rsid w:val="00761E34"/>
    <w:rsid w:val="00766A3C"/>
    <w:rsid w:val="007679B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8056DA"/>
    <w:rsid w:val="008072AC"/>
    <w:rsid w:val="00807DE4"/>
    <w:rsid w:val="00810CEA"/>
    <w:rsid w:val="008130C3"/>
    <w:rsid w:val="00813DBA"/>
    <w:rsid w:val="00822046"/>
    <w:rsid w:val="008233E5"/>
    <w:rsid w:val="008263D8"/>
    <w:rsid w:val="00830E61"/>
    <w:rsid w:val="00833DE8"/>
    <w:rsid w:val="00833F47"/>
    <w:rsid w:val="008348C3"/>
    <w:rsid w:val="008373B4"/>
    <w:rsid w:val="008404C4"/>
    <w:rsid w:val="0084550A"/>
    <w:rsid w:val="0084796D"/>
    <w:rsid w:val="00847D37"/>
    <w:rsid w:val="0085001D"/>
    <w:rsid w:val="0085162C"/>
    <w:rsid w:val="00851F2F"/>
    <w:rsid w:val="00855945"/>
    <w:rsid w:val="00862B72"/>
    <w:rsid w:val="00862E53"/>
    <w:rsid w:val="00865DAB"/>
    <w:rsid w:val="00866964"/>
    <w:rsid w:val="00871A41"/>
    <w:rsid w:val="00886D76"/>
    <w:rsid w:val="00897019"/>
    <w:rsid w:val="008971C7"/>
    <w:rsid w:val="008A0F9D"/>
    <w:rsid w:val="008A12A4"/>
    <w:rsid w:val="008A38E3"/>
    <w:rsid w:val="008B0A07"/>
    <w:rsid w:val="008B5CBC"/>
    <w:rsid w:val="008B781F"/>
    <w:rsid w:val="008C0069"/>
    <w:rsid w:val="008C1495"/>
    <w:rsid w:val="008C5E2A"/>
    <w:rsid w:val="008D02EC"/>
    <w:rsid w:val="008D0C23"/>
    <w:rsid w:val="008D21E0"/>
    <w:rsid w:val="008D3103"/>
    <w:rsid w:val="008D5522"/>
    <w:rsid w:val="008D69C5"/>
    <w:rsid w:val="008D7404"/>
    <w:rsid w:val="008E0F86"/>
    <w:rsid w:val="008E5210"/>
    <w:rsid w:val="008F2DC1"/>
    <w:rsid w:val="008F70AD"/>
    <w:rsid w:val="00900DB1"/>
    <w:rsid w:val="009022BF"/>
    <w:rsid w:val="0090406B"/>
    <w:rsid w:val="009066FE"/>
    <w:rsid w:val="00911CD9"/>
    <w:rsid w:val="00912B71"/>
    <w:rsid w:val="00920604"/>
    <w:rsid w:val="00925656"/>
    <w:rsid w:val="00926297"/>
    <w:rsid w:val="009314E3"/>
    <w:rsid w:val="00931632"/>
    <w:rsid w:val="00932C92"/>
    <w:rsid w:val="009454E4"/>
    <w:rsid w:val="009569B6"/>
    <w:rsid w:val="0095788C"/>
    <w:rsid w:val="00962386"/>
    <w:rsid w:val="0096683A"/>
    <w:rsid w:val="00967611"/>
    <w:rsid w:val="009707CF"/>
    <w:rsid w:val="00974E90"/>
    <w:rsid w:val="00977B45"/>
    <w:rsid w:val="00982EF3"/>
    <w:rsid w:val="00984211"/>
    <w:rsid w:val="00984240"/>
    <w:rsid w:val="00987F2B"/>
    <w:rsid w:val="00991EAB"/>
    <w:rsid w:val="00992520"/>
    <w:rsid w:val="00995B07"/>
    <w:rsid w:val="00997C07"/>
    <w:rsid w:val="009A2619"/>
    <w:rsid w:val="009A332F"/>
    <w:rsid w:val="009A5850"/>
    <w:rsid w:val="009A5C5C"/>
    <w:rsid w:val="009A75AA"/>
    <w:rsid w:val="009B1067"/>
    <w:rsid w:val="009B10D6"/>
    <w:rsid w:val="009B34B3"/>
    <w:rsid w:val="009B7777"/>
    <w:rsid w:val="009D65D0"/>
    <w:rsid w:val="009D6696"/>
    <w:rsid w:val="009D7E91"/>
    <w:rsid w:val="009E135E"/>
    <w:rsid w:val="009E3C92"/>
    <w:rsid w:val="009E54F4"/>
    <w:rsid w:val="009F20F8"/>
    <w:rsid w:val="009F2BFA"/>
    <w:rsid w:val="009F3141"/>
    <w:rsid w:val="009F36DA"/>
    <w:rsid w:val="00A01410"/>
    <w:rsid w:val="00A03A3D"/>
    <w:rsid w:val="00A045C4"/>
    <w:rsid w:val="00A05D59"/>
    <w:rsid w:val="00A10DFA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44581"/>
    <w:rsid w:val="00A45093"/>
    <w:rsid w:val="00A46B77"/>
    <w:rsid w:val="00A46D00"/>
    <w:rsid w:val="00A50EAF"/>
    <w:rsid w:val="00A51B2C"/>
    <w:rsid w:val="00A54216"/>
    <w:rsid w:val="00A602F9"/>
    <w:rsid w:val="00A650EE"/>
    <w:rsid w:val="00A662C8"/>
    <w:rsid w:val="00A71157"/>
    <w:rsid w:val="00A7443B"/>
    <w:rsid w:val="00A9006C"/>
    <w:rsid w:val="00A966E6"/>
    <w:rsid w:val="00AA04B1"/>
    <w:rsid w:val="00AA0909"/>
    <w:rsid w:val="00AA19FC"/>
    <w:rsid w:val="00AB2BE3"/>
    <w:rsid w:val="00AB3EA9"/>
    <w:rsid w:val="00AB637A"/>
    <w:rsid w:val="00AB7834"/>
    <w:rsid w:val="00AC09A3"/>
    <w:rsid w:val="00AC4D5F"/>
    <w:rsid w:val="00AD19B6"/>
    <w:rsid w:val="00AD1D2C"/>
    <w:rsid w:val="00AE0525"/>
    <w:rsid w:val="00AE08DB"/>
    <w:rsid w:val="00AE1C04"/>
    <w:rsid w:val="00AE2729"/>
    <w:rsid w:val="00AE3148"/>
    <w:rsid w:val="00AE35DF"/>
    <w:rsid w:val="00AE5AE2"/>
    <w:rsid w:val="00AE7343"/>
    <w:rsid w:val="00AF33A3"/>
    <w:rsid w:val="00B00A13"/>
    <w:rsid w:val="00B00D69"/>
    <w:rsid w:val="00B00E04"/>
    <w:rsid w:val="00B05485"/>
    <w:rsid w:val="00B1458E"/>
    <w:rsid w:val="00B14C51"/>
    <w:rsid w:val="00B20021"/>
    <w:rsid w:val="00B20FDE"/>
    <w:rsid w:val="00B2214C"/>
    <w:rsid w:val="00B2735F"/>
    <w:rsid w:val="00B27CC6"/>
    <w:rsid w:val="00B31E90"/>
    <w:rsid w:val="00B36A62"/>
    <w:rsid w:val="00B36E4A"/>
    <w:rsid w:val="00B42041"/>
    <w:rsid w:val="00B4365C"/>
    <w:rsid w:val="00B43FBF"/>
    <w:rsid w:val="00B44F11"/>
    <w:rsid w:val="00B450CB"/>
    <w:rsid w:val="00B46492"/>
    <w:rsid w:val="00B51846"/>
    <w:rsid w:val="00B53F3F"/>
    <w:rsid w:val="00B55025"/>
    <w:rsid w:val="00B55E8E"/>
    <w:rsid w:val="00B62979"/>
    <w:rsid w:val="00B66BBE"/>
    <w:rsid w:val="00B70056"/>
    <w:rsid w:val="00B7025F"/>
    <w:rsid w:val="00B70EA4"/>
    <w:rsid w:val="00B71170"/>
    <w:rsid w:val="00B71C86"/>
    <w:rsid w:val="00B80D6B"/>
    <w:rsid w:val="00B823A7"/>
    <w:rsid w:val="00B83A92"/>
    <w:rsid w:val="00B8578E"/>
    <w:rsid w:val="00B90FA5"/>
    <w:rsid w:val="00B919F1"/>
    <w:rsid w:val="00BA0AAD"/>
    <w:rsid w:val="00BA15C0"/>
    <w:rsid w:val="00BA2260"/>
    <w:rsid w:val="00BA529C"/>
    <w:rsid w:val="00BB468D"/>
    <w:rsid w:val="00BC0E8D"/>
    <w:rsid w:val="00BC4F18"/>
    <w:rsid w:val="00BC6087"/>
    <w:rsid w:val="00BC6112"/>
    <w:rsid w:val="00BD48AC"/>
    <w:rsid w:val="00BD7EB2"/>
    <w:rsid w:val="00BE5A11"/>
    <w:rsid w:val="00BE5E8D"/>
    <w:rsid w:val="00BE6551"/>
    <w:rsid w:val="00BF093B"/>
    <w:rsid w:val="00C00B88"/>
    <w:rsid w:val="00C017D0"/>
    <w:rsid w:val="00C01F51"/>
    <w:rsid w:val="00C06347"/>
    <w:rsid w:val="00C06B2A"/>
    <w:rsid w:val="00C14903"/>
    <w:rsid w:val="00C1654C"/>
    <w:rsid w:val="00C26A71"/>
    <w:rsid w:val="00C32CB8"/>
    <w:rsid w:val="00C33434"/>
    <w:rsid w:val="00C3414D"/>
    <w:rsid w:val="00C35E57"/>
    <w:rsid w:val="00C35E80"/>
    <w:rsid w:val="00C369CF"/>
    <w:rsid w:val="00C40AA2"/>
    <w:rsid w:val="00C4244F"/>
    <w:rsid w:val="00C436B6"/>
    <w:rsid w:val="00C632ED"/>
    <w:rsid w:val="00C64C18"/>
    <w:rsid w:val="00C66150"/>
    <w:rsid w:val="00C70EF5"/>
    <w:rsid w:val="00C756C5"/>
    <w:rsid w:val="00C82195"/>
    <w:rsid w:val="00C82CAE"/>
    <w:rsid w:val="00C8363D"/>
    <w:rsid w:val="00C8442E"/>
    <w:rsid w:val="00C84441"/>
    <w:rsid w:val="00C91188"/>
    <w:rsid w:val="00C930A8"/>
    <w:rsid w:val="00C931BC"/>
    <w:rsid w:val="00CA108B"/>
    <w:rsid w:val="00CA2952"/>
    <w:rsid w:val="00CA33AC"/>
    <w:rsid w:val="00CA42E9"/>
    <w:rsid w:val="00CA6CDB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64C7"/>
    <w:rsid w:val="00CE708B"/>
    <w:rsid w:val="00CF26B7"/>
    <w:rsid w:val="00CF2C14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69DD"/>
    <w:rsid w:val="00D30B91"/>
    <w:rsid w:val="00D350DE"/>
    <w:rsid w:val="00D37E84"/>
    <w:rsid w:val="00D43CC3"/>
    <w:rsid w:val="00D447EF"/>
    <w:rsid w:val="00D44AD6"/>
    <w:rsid w:val="00D50508"/>
    <w:rsid w:val="00D505E2"/>
    <w:rsid w:val="00D57869"/>
    <w:rsid w:val="00D634B5"/>
    <w:rsid w:val="00D6498F"/>
    <w:rsid w:val="00D7463D"/>
    <w:rsid w:val="00D75F87"/>
    <w:rsid w:val="00D80F5A"/>
    <w:rsid w:val="00D83DE8"/>
    <w:rsid w:val="00D84943"/>
    <w:rsid w:val="00D93BD6"/>
    <w:rsid w:val="00D94758"/>
    <w:rsid w:val="00D94822"/>
    <w:rsid w:val="00D94AE7"/>
    <w:rsid w:val="00D966B3"/>
    <w:rsid w:val="00D970F0"/>
    <w:rsid w:val="00D97F5C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3052"/>
    <w:rsid w:val="00DC2D17"/>
    <w:rsid w:val="00DC5AFF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328A2"/>
    <w:rsid w:val="00E33E91"/>
    <w:rsid w:val="00E349B9"/>
    <w:rsid w:val="00E36D82"/>
    <w:rsid w:val="00E3714A"/>
    <w:rsid w:val="00E42F5C"/>
    <w:rsid w:val="00E460B9"/>
    <w:rsid w:val="00E47D65"/>
    <w:rsid w:val="00E51601"/>
    <w:rsid w:val="00E51965"/>
    <w:rsid w:val="00E52351"/>
    <w:rsid w:val="00E61A08"/>
    <w:rsid w:val="00E67121"/>
    <w:rsid w:val="00E7198D"/>
    <w:rsid w:val="00E735AF"/>
    <w:rsid w:val="00E74CA6"/>
    <w:rsid w:val="00E75E3D"/>
    <w:rsid w:val="00E83F68"/>
    <w:rsid w:val="00E84491"/>
    <w:rsid w:val="00E84C2C"/>
    <w:rsid w:val="00E91204"/>
    <w:rsid w:val="00E9731C"/>
    <w:rsid w:val="00EA04ED"/>
    <w:rsid w:val="00EA2A2B"/>
    <w:rsid w:val="00EA4E4C"/>
    <w:rsid w:val="00EA7F6E"/>
    <w:rsid w:val="00EB04B7"/>
    <w:rsid w:val="00EB1B12"/>
    <w:rsid w:val="00EB7992"/>
    <w:rsid w:val="00EC0104"/>
    <w:rsid w:val="00EC0184"/>
    <w:rsid w:val="00EC2D7A"/>
    <w:rsid w:val="00EC3315"/>
    <w:rsid w:val="00EC3804"/>
    <w:rsid w:val="00EC633A"/>
    <w:rsid w:val="00ED08C0"/>
    <w:rsid w:val="00ED1B9D"/>
    <w:rsid w:val="00ED60D6"/>
    <w:rsid w:val="00ED670A"/>
    <w:rsid w:val="00EE056F"/>
    <w:rsid w:val="00EE77CF"/>
    <w:rsid w:val="00EF43F5"/>
    <w:rsid w:val="00EF5CAB"/>
    <w:rsid w:val="00EF616E"/>
    <w:rsid w:val="00F017AF"/>
    <w:rsid w:val="00F041C4"/>
    <w:rsid w:val="00F0453F"/>
    <w:rsid w:val="00F06A87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40690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3E2B"/>
    <w:rsid w:val="00F75BFB"/>
    <w:rsid w:val="00F77053"/>
    <w:rsid w:val="00F77926"/>
    <w:rsid w:val="00F83A19"/>
    <w:rsid w:val="00F85EA8"/>
    <w:rsid w:val="00F879A1"/>
    <w:rsid w:val="00F9091B"/>
    <w:rsid w:val="00F92FC4"/>
    <w:rsid w:val="00F97329"/>
    <w:rsid w:val="00F9793C"/>
    <w:rsid w:val="00FA0C14"/>
    <w:rsid w:val="00FA137A"/>
    <w:rsid w:val="00FA5504"/>
    <w:rsid w:val="00FA62D3"/>
    <w:rsid w:val="00FA637A"/>
    <w:rsid w:val="00FB1AA8"/>
    <w:rsid w:val="00FB4796"/>
    <w:rsid w:val="00FB4B02"/>
    <w:rsid w:val="00FB5055"/>
    <w:rsid w:val="00FC1EFC"/>
    <w:rsid w:val="00FC2831"/>
    <w:rsid w:val="00FC2D40"/>
    <w:rsid w:val="00FC3600"/>
    <w:rsid w:val="00FC4A9F"/>
    <w:rsid w:val="00FC565B"/>
    <w:rsid w:val="00FE006E"/>
    <w:rsid w:val="00FE0326"/>
    <w:rsid w:val="00FE197E"/>
    <w:rsid w:val="00FE46C4"/>
    <w:rsid w:val="00FE7B11"/>
    <w:rsid w:val="00FF0CE4"/>
    <w:rsid w:val="00FF0DF1"/>
    <w:rsid w:val="00FF26A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7D10F2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" StyleName="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customXml/itemProps3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5170</Words>
  <Characters>27921</Characters>
  <Application>Microsoft Office Word</Application>
  <DocSecurity>0</DocSecurity>
  <Lines>232</Lines>
  <Paragraphs>6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33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Everaldo Artur Grahl</cp:lastModifiedBy>
  <cp:revision>2</cp:revision>
  <cp:lastPrinted>2021-10-03T15:48:00Z</cp:lastPrinted>
  <dcterms:created xsi:type="dcterms:W3CDTF">2021-10-26T01:09:00Z</dcterms:created>
  <dcterms:modified xsi:type="dcterms:W3CDTF">2021-10-26T01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